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1C7A154D" w14:textId="7EC4B3CD" w:rsidR="00B1409A" w:rsidRPr="003A526B" w:rsidRDefault="00935AE3">
      <w:pPr>
        <w:rPr>
          <w:b/>
          <w:bCs/>
        </w:rPr>
      </w:pPr>
      <w:r w:rsidRPr="003A526B">
        <w:rPr>
          <w:b/>
          <w:bCs/>
        </w:rPr>
        <w:lastRenderedPageBreak/>
        <w:t>Summary</w:t>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0F6C3B"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3F4091A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o parents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70CD701"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456D3BCD"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3094D9FB" w:rsidR="00D71476" w:rsidRDefault="00D71476">
      <w:pPr>
        <w:rPr>
          <w:b/>
          <w:bCs/>
        </w:rPr>
      </w:pPr>
    </w:p>
    <w:p w14:paraId="707F305A" w14:textId="5663B729" w:rsidR="00364EC9" w:rsidRDefault="00AD6AF1" w:rsidP="0019419C">
      <w:pPr>
        <w:spacing w:line="360" w:lineRule="auto"/>
        <w:rPr>
          <w:b/>
          <w:bCs/>
        </w:rPr>
      </w:pPr>
      <w:r w:rsidRPr="00D71476">
        <w:rPr>
          <w:b/>
          <w:bCs/>
        </w:rPr>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23F922DF"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hereafter the Cougar Trap) in 2010, NOR salmon were also released above the dam. From 2010 – 2012, all NOR salmon collected at the Cougar Trap were released above the dam, but from 2013 onwards, som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76E8DEE9" w:rsidR="005C6A96" w:rsidRDefault="007579E9" w:rsidP="00120826">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 xml:space="preserve">These reports found that the cohort replacement </w:t>
      </w:r>
      <w:r w:rsidR="00161359">
        <w:lastRenderedPageBreak/>
        <w:t>rate (CRR</w:t>
      </w:r>
      <w:r w:rsidR="00B26F30">
        <w:t xml:space="preserve">), or </w:t>
      </w:r>
      <w:r w:rsidR="00161359">
        <w:t xml:space="preserve"> </w:t>
      </w:r>
      <w:r w:rsidR="00B26F30">
        <w:t>“</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Botsford and 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that the likelihood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with HOR females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2380EDE8"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rsidR="00DC3CE4">
        <w:t>wer</w:t>
      </w:r>
      <w:r w:rsidR="000A6649">
        <w:t xml:space="preserve">e </w:t>
      </w:r>
      <w:r>
        <w:t xml:space="preserve">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B26F30">
        <w:fldChar w:fldCharType="begin"/>
      </w:r>
      <w:r w:rsidR="00B26F30">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26F30">
        <w:fldChar w:fldCharType="separate"/>
      </w:r>
      <w:r w:rsidR="00B26F30">
        <w:rPr>
          <w:noProof/>
        </w:rPr>
        <w:t>(Banks et al. 2014; Banks et al. 2016)</w:t>
      </w:r>
      <w:r w:rsidR="00B26F30">
        <w:fldChar w:fldCharType="end"/>
      </w:r>
      <w:r w:rsidR="0007271E">
        <w:t xml:space="preserve">. </w:t>
      </w:r>
      <w:r w:rsidR="00DC3CE4">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rsidR="00DC3CE4">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lastRenderedPageBreak/>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5083542" w:rsidR="005A7EA5" w:rsidRPr="00D71476" w:rsidRDefault="0007271E" w:rsidP="00A21707">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69EE11E7"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7208A9">
        <w:rPr>
          <w:vertAlign w:val="superscript"/>
        </w:rPr>
        <w:t>th</w:t>
      </w:r>
      <w:r w:rsidR="00F67D3B" w:rsidRPr="00D71476">
        <w:t xml:space="preserve"> </w:t>
      </w:r>
      <w:r w:rsidR="00F67D3B">
        <w:t xml:space="preserve">to </w:t>
      </w:r>
      <w:r w:rsidR="00F67D3B" w:rsidRPr="00D71476">
        <w:t>August</w:t>
      </w:r>
      <w:r w:rsidR="00F67D3B">
        <w:t xml:space="preserve"> 6</w:t>
      </w:r>
      <w:r w:rsidR="00F67D3B" w:rsidRPr="007208A9">
        <w:rPr>
          <w:vertAlign w:val="superscript"/>
        </w:rPr>
        <w:t>th</w:t>
      </w:r>
      <w:r w:rsidR="00F67D3B">
        <w:t>,</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transported in 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r w:rsidR="00FB46DE">
        <w:t>hatchery outplants</w:t>
      </w:r>
      <w:r w:rsidR="007C1107">
        <w:t xml:space="preserve"> from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3B46E24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high head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7208A9">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1C27253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7208A9">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w:t>
      </w:r>
      <w:r w:rsidR="00B83605" w:rsidRPr="00D71476">
        <w:lastRenderedPageBreak/>
        <w:t xml:space="preserve">confluence with the </w:t>
      </w:r>
      <w:r w:rsidR="009773EE" w:rsidRPr="00D71476">
        <w:t>South Fork</w:t>
      </w:r>
      <w:r w:rsidR="007A5A45">
        <w:t xml:space="preserve"> (</w:t>
      </w:r>
      <w:r w:rsidR="00A21707">
        <w:t>Figure</w:t>
      </w:r>
      <w:r w:rsidR="007A5A45">
        <w:t xml:space="preserve"> 1)</w:t>
      </w:r>
      <w:r w:rsidR="00B83605" w:rsidRPr="00D71476">
        <w:t>. After September 1</w:t>
      </w:r>
      <w:r w:rsidR="00B83605" w:rsidRPr="007208A9">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4CBDFAA"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A21707">
        <w:t>Tissue samples were also 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20A0363A"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w:t>
      </w:r>
      <w:r w:rsidRPr="00D71476">
        <w:lastRenderedPageBreak/>
        <w:t xml:space="preserve">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0887FD2"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 xml:space="preserve">(Banks et al. 2013; Banks et al. 2014; Banks et al. 2016; </w:t>
      </w:r>
      <w:r w:rsidR="006540F6">
        <w:rPr>
          <w:noProof/>
        </w:rPr>
        <w:lastRenderedPageBreak/>
        <w:t>Sard et al. 2016b)</w:t>
      </w:r>
      <w:r w:rsidR="00B842FD">
        <w:fldChar w:fldCharType="end"/>
      </w:r>
      <w:r w:rsidR="00B842FD">
        <w:t xml:space="preserve">. </w:t>
      </w:r>
      <w:r w:rsidRPr="00D71476">
        <w:t xml:space="preserve">Most Chinook salmon on the South Fork McKenzie River express an age at maturity of </w:t>
      </w:r>
      <w:r w:rsidR="00B85424">
        <w:t>three to six</w:t>
      </w:r>
      <w:r w:rsidRPr="00D71476">
        <w:t xml:space="preserve">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7BF05AC1"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9B11619"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hat assigned 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lastRenderedPageBreak/>
        <w:t>Age at Maturity</w:t>
      </w:r>
      <w:r w:rsidRPr="00D71476">
        <w:t xml:space="preserve"> </w:t>
      </w:r>
    </w:p>
    <w:p w14:paraId="2CB6F529" w14:textId="00291613"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 </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558DD9A1"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33B129B3"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6D3B6BA"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236074">
        <w:rPr>
          <w:vertAlign w:val="subscript"/>
        </w:rPr>
        <w:t>,</w:t>
      </w:r>
      <w:r w:rsidR="00DD570E">
        <w:t xml:space="preserve"> defined as the total number of offspring produced by salmon released or observed above Cougar dam divided by the total number of salmon released or observed abov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w:t>
      </w:r>
      <w:r w:rsidR="007A014D" w:rsidRPr="007A014D">
        <w:lastRenderedPageBreak/>
        <w:t>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201</w:t>
      </w:r>
      <w:r w:rsidR="00203F86">
        <w:t>5</w:t>
      </w:r>
      <w:r w:rsidR="00DD570E">
        <w:t>,</w:t>
      </w:r>
      <w:r w:rsidR="00A06A19">
        <w:t xml:space="preserve"> but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B51B5E7"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86241B">
        <w:t xml:space="preserve"> </w: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 </w:instrTex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DATA </w:instrText>
      </w:r>
      <w:r w:rsidR="0086241B">
        <w:fldChar w:fldCharType="end"/>
      </w:r>
      <w:r w:rsidR="0086241B">
        <w:fldChar w:fldCharType="separate"/>
      </w:r>
      <w:r w:rsidR="0086241B">
        <w:rPr>
          <w:noProof/>
        </w:rPr>
        <w:t>(Banks et al. 2013; Banks et al. 2014; Banks et al. 2016)</w:t>
      </w:r>
      <w:r w:rsidR="0086241B">
        <w:fldChar w:fldCharType="end"/>
      </w:r>
      <w:r>
        <w:t xml:space="preserve">. </w:t>
      </w:r>
      <w:r w:rsidR="0004259B">
        <w:t>For instance</w:t>
      </w:r>
      <w:r w:rsidR="00B02BE6">
        <w:t xml:space="preserve">, </w:t>
      </w:r>
      <w:r w:rsidRPr="007A014D">
        <w:t>CRR</w:t>
      </w:r>
      <w:r w:rsidRPr="007A014D">
        <w:rPr>
          <w:vertAlign w:val="subscript"/>
        </w:rPr>
        <w:t>F</w:t>
      </w:r>
      <w:r>
        <w:t xml:space="preserve"> </w:t>
      </w:r>
      <w:r w:rsidR="00B02BE6">
        <w:t>was reported as CRR in</w:t>
      </w:r>
      <w:r w:rsidR="0086241B">
        <w:t xml:space="preserve"> all</w:t>
      </w:r>
      <w:r w:rsidR="00B02BE6">
        <w:t xml:space="preserve"> previous reports</w:t>
      </w:r>
      <w:r>
        <w:t xml:space="preserve"> and in </w:t>
      </w:r>
      <w:r w:rsidR="00E2057E">
        <w:t xml:space="preserve">the latter </w:t>
      </w:r>
      <w:r>
        <w:t xml:space="preserve">report both carcasses and unsampled offspring inferred from </w:t>
      </w:r>
      <w:proofErr w:type="spellStart"/>
      <w:r>
        <w:t>grandparentage</w:t>
      </w:r>
      <w:proofErr w:type="spellEnd"/>
      <w:r>
        <w:t xml:space="preserve"> analysis contributed to the CRR</w:t>
      </w:r>
      <w:r>
        <w:rPr>
          <w:vertAlign w:val="subscript"/>
        </w:rPr>
        <w:t>F</w:t>
      </w:r>
      <w:r w:rsidR="00E2057E">
        <w:rPr>
          <w:vertAlign w:val="subscript"/>
        </w:rPr>
        <w:t xml:space="preserve">  </w:t>
      </w:r>
      <w:r w:rsidR="00E2057E" w:rsidRPr="00E2057E">
        <w:fldChar w:fldCharType="begin"/>
      </w:r>
      <w:r w:rsidR="00E2057E" w:rsidRPr="00E2057E">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E2057E" w:rsidRPr="00E2057E">
        <w:fldChar w:fldCharType="separate"/>
      </w:r>
      <w:r w:rsidR="00E2057E" w:rsidRPr="00E2057E">
        <w:rPr>
          <w:noProof/>
        </w:rPr>
        <w:t>(Banks et al. 2016)</w:t>
      </w:r>
      <w:r w:rsidR="00E2057E" w:rsidRPr="00E2057E">
        <w:fldChar w:fldCharType="end"/>
      </w:r>
      <w:r w:rsidRPr="00E2057E">
        <w:t>,</w:t>
      </w:r>
      <w:r>
        <w:t xml:space="preserve">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rsidR="00E2057E">
        <w:t xml:space="preserve"> </w:t>
      </w:r>
      <w:r w:rsidR="00E2057E">
        <w:fldChar w:fldCharType="begin"/>
      </w:r>
      <w:r w:rsidR="00E2057E">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E2057E">
        <w:fldChar w:fldCharType="separate"/>
      </w:r>
      <w:r w:rsidR="00E2057E">
        <w:rPr>
          <w:noProof/>
        </w:rPr>
        <w:t>(Banks et al. 2013; Banks et al. 2014)</w:t>
      </w:r>
      <w:r w:rsidR="00E2057E">
        <w:fldChar w:fldCharType="end"/>
      </w:r>
      <w:r>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716FED93"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2015, in which all or most</w:t>
      </w:r>
      <w:r w:rsidR="00E2057E" w:rsidRPr="00811F41">
        <w:t xml:space="preserve"> </w:t>
      </w:r>
      <w:r w:rsidR="00F3571A">
        <w:t>offspring are expected to have returned</w:t>
      </w:r>
      <w:r w:rsidR="00996809">
        <w: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05D4D3B9" w:rsidR="00867C2B" w:rsidRPr="000D645F" w:rsidRDefault="000D645F" w:rsidP="000E6CDE">
      <w:pPr>
        <w:spacing w:line="360" w:lineRule="auto"/>
        <w:ind w:firstLine="720"/>
      </w:pPr>
      <w:r w:rsidRPr="000D645F">
        <w:lastRenderedPageBreak/>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201</w:t>
      </w:r>
      <w:r w:rsidR="0015428C">
        <w:t>4 and p</w:t>
      </w:r>
      <w:r w:rsidR="0070200E">
        <w:t>artial TLF</w:t>
      </w:r>
      <w:r w:rsidR="0015428C">
        <w:t xml:space="preserve"> of candidate parents from 2015. Candidate parents in 2015 were included </w:t>
      </w:r>
      <w:r w:rsidR="00161451">
        <w:t xml:space="preserve">in addition to candidate parents from 2007 – 2014,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7A41B405"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w:t>
      </w:r>
      <w:r>
        <w:lastRenderedPageBreak/>
        <w:t xml:space="preserve">two model selection criteria disagreed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4ACA341A"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630C19">
        <w:t xml:space="preserve">99% 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61BE2595"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753A992F"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Hatchery O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4</w:t>
      </w:r>
      <w:r w:rsidR="009C5FFA">
        <w:t>)</w:t>
      </w:r>
      <w:r w:rsidR="008469FF">
        <w:t xml:space="preserve">. </w:t>
      </w:r>
    </w:p>
    <w:p w14:paraId="79D04BF3" w14:textId="0F42F8F1"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414FDAE4" w14:textId="77777777" w:rsidR="00712404" w:rsidRDefault="00712404" w:rsidP="00CF047D">
      <w:pPr>
        <w:ind w:right="360"/>
        <w:rPr>
          <w:b/>
          <w:bCs/>
          <w:sz w:val="20"/>
          <w:szCs w:val="20"/>
        </w:rPr>
      </w:pPr>
    </w:p>
    <w:p w14:paraId="33CD961F" w14:textId="081F25E3" w:rsidR="00712404" w:rsidRDefault="00712404" w:rsidP="00712404">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2B1BAE22"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potential parents are included as candidate parents in the g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404"/>
        <w:gridCol w:w="892"/>
        <w:gridCol w:w="11"/>
        <w:gridCol w:w="1376"/>
        <w:gridCol w:w="1190"/>
        <w:gridCol w:w="1399"/>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5"/>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2D0B0436"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2013</w:t>
      </w:r>
      <w:r w:rsidR="006D2397">
        <w:t xml:space="preserve"> –</w:t>
      </w:r>
      <w:r w:rsidRPr="00D71476">
        <w:t xml:space="preserve"> 2020), </w:t>
      </w:r>
      <w:r w:rsidR="00640F80">
        <w:t xml:space="preserve">1629 potential offspring were sampled at the Cougar Trap. Of these 1629, 1151 assigned to </w:t>
      </w:r>
      <w:r w:rsidR="00640F80" w:rsidRPr="00D71476">
        <w:t xml:space="preserve">at least one parent above </w:t>
      </w:r>
      <w:r w:rsidR="00640F80">
        <w:t>Cougar Dam</w:t>
      </w:r>
      <w:r w:rsidR="00640F80">
        <w:t>,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from 2013 – 2020</w:t>
      </w:r>
      <w:r w:rsidR="00B8490A">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on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3AA5B3AC"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w:t>
      </w:r>
      <w:r w:rsidRPr="009A340C">
        <w:rPr>
          <w:sz w:val="20"/>
          <w:szCs w:val="20"/>
        </w:rPr>
        <w:t xml:space="preserve">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4F1E9FE8"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0EBEA228" w14:textId="7B3FB203" w:rsidR="004046CB" w:rsidRPr="00D71476" w:rsidRDefault="002E54AF" w:rsidP="005741DF">
      <w:pPr>
        <w:spacing w:line="360" w:lineRule="auto"/>
      </w:pPr>
      <w:r>
        <w:tab/>
        <w:t xml:space="preserve">In 2015 – 2020, when downstream recycling was implemented, 875 NOR salmon collected at the Cougar Trap were produced above the dam </w:t>
      </w:r>
      <w:r>
        <w:rPr>
          <w:rStyle w:val="CommentReference"/>
        </w:rPr>
        <w:t/>
      </w:r>
      <w:r>
        <w:t xml:space="preserve">in </w:t>
      </w:r>
      <w:r w:rsidR="00AD7092">
        <w:t>2009 – 2016</w:t>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using a September 1</w:t>
      </w:r>
      <w:r w:rsidR="00AD7092" w:rsidRPr="00AD7092">
        <w:rPr>
          <w:vertAlign w:val="superscript"/>
        </w:rPr>
        <w:t>st</w:t>
      </w:r>
      <w:r w:rsidR="00AD7092">
        <w:t xml:space="preserve"> cutoff date </w:t>
      </w:r>
      <w:r>
        <w:t>had been implemented during these years instead of downstream recycling, 834 (</w:t>
      </w:r>
      <w:r w:rsidRPr="00675128">
        <w:t>95%)</w:t>
      </w:r>
      <w:r>
        <w:t xml:space="preserve"> NOR salmon produced above the dam and 212 (63%) NOR immigrants would have been released above the dam.</w:t>
      </w: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3359D7F7" w:rsidR="00715942" w:rsidRPr="00D71476" w:rsidRDefault="00B85424" w:rsidP="00715942">
      <w:pPr>
        <w:spacing w:line="360" w:lineRule="auto"/>
        <w:jc w:val="center"/>
      </w:pPr>
      <w:r>
        <w:rPr>
          <w:noProof/>
        </w:rPr>
        <w:drawing>
          <wp:inline distT="0" distB="0" distL="0" distR="0" wp14:anchorId="18BF00D0" wp14:editId="10C73997">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720F0FCB"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w:t>
      </w:r>
      <w:r w:rsidR="00B85424">
        <w:t xml:space="preserve">– </w:t>
      </w:r>
      <w:r w:rsidR="006A214B">
        <w:t xml:space="preserve">17. </w:t>
      </w:r>
      <w:r w:rsidR="00774A21">
        <w:t xml:space="preserve">However, there was substantial variation in TLF among parental cohort years. </w:t>
      </w:r>
      <w:r w:rsidR="006A214B">
        <w:t xml:space="preserve">Mean </w:t>
      </w:r>
      <w:r w:rsidR="006A214B">
        <w:lastRenderedPageBreak/>
        <w:t xml:space="preserve">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22632F19" w:rsidR="00675128" w:rsidRPr="00D71476" w:rsidRDefault="00675128" w:rsidP="00675128">
      <w:pPr>
        <w:ind w:left="1440" w:right="1260"/>
        <w:rPr>
          <w:sz w:val="20"/>
          <w:szCs w:val="20"/>
        </w:rPr>
      </w:pPr>
      <w:r w:rsidRPr="00D71476">
        <w:rPr>
          <w:sz w:val="20"/>
          <w:szCs w:val="20"/>
        </w:rPr>
        <w:t xml:space="preserve">* Note that </w:t>
      </w:r>
      <w:r w:rsidRPr="00D71476">
        <w:rPr>
          <w:sz w:val="20"/>
          <w:szCs w:val="20"/>
        </w:rPr>
        <w:t xml:space="preserve">2015 estimates do not include potential </w:t>
      </w:r>
      <w:r>
        <w:rPr>
          <w:sz w:val="20"/>
          <w:szCs w:val="20"/>
        </w:rPr>
        <w:t>age-</w:t>
      </w:r>
      <w:r w:rsidRPr="00D71476">
        <w:rPr>
          <w:sz w:val="20"/>
          <w:szCs w:val="20"/>
        </w:rPr>
        <w:t>6 offspring. However, we expect these offspring to contribute very little to TLF (&lt; 2%)</w:t>
      </w:r>
      <w:r w:rsidR="007A77A7">
        <w:rPr>
          <w:sz w:val="20"/>
          <w:szCs w:val="20"/>
        </w:rPr>
        <w:t>.</w:t>
      </w:r>
    </w:p>
    <w:p w14:paraId="3A8F0E32" w14:textId="37F4E3BB"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 xml:space="preserve">5 and </w:t>
      </w:r>
      <w:r>
        <w:rPr>
          <w:sz w:val="20"/>
          <w:szCs w:val="20"/>
        </w:rPr>
        <w:t>age-</w:t>
      </w:r>
      <w:r w:rsidRPr="00D71476">
        <w:rPr>
          <w:sz w:val="20"/>
          <w:szCs w:val="20"/>
        </w:rPr>
        <w:t>6 offspring</w:t>
      </w:r>
      <w:r>
        <w:rPr>
          <w:sz w:val="20"/>
          <w:szCs w:val="20"/>
        </w:rPr>
        <w:t>, respectively</w:t>
      </w:r>
      <w:r w:rsidRPr="00D71476">
        <w:rPr>
          <w:sz w:val="20"/>
          <w:szCs w:val="20"/>
        </w:rPr>
        <w:t>, which are expected to substantially contribute to TLF for these parents’ y</w:t>
      </w:r>
      <w:r w:rsidRPr="00D71476">
        <w:rPr>
          <w:sz w:val="20"/>
          <w:szCs w:val="20"/>
        </w:rPr>
        <w:t>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4593670"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B85424">
        <w:rPr>
          <w:sz w:val="20"/>
          <w:szCs w:val="20"/>
        </w:rPr>
        <w:t xml:space="preserve">LF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2BB4C80A"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r w:rsidRPr="00E874CC">
        <w:rPr>
          <w:rStyle w:val="Emphasis"/>
          <w:i w:val="0"/>
          <w:iCs w:val="0"/>
          <w:color w:val="333333"/>
          <w:sz w:val="20"/>
          <w:szCs w:val="20"/>
          <w:shd w:val="clear" w:color="auto" w:fill="FFFFFF"/>
        </w:rPr>
        <w:t>%)</w:t>
      </w:r>
      <w:r w:rsidR="009A43D8">
        <w:rPr>
          <w:rStyle w:val="Emphasis"/>
          <w:i w:val="0"/>
          <w:iCs w:val="0"/>
          <w:color w:val="333333"/>
          <w:sz w:val="20"/>
          <w:szCs w:val="20"/>
          <w:shd w:val="clear" w:color="auto" w:fill="FFFFFF"/>
        </w:rPr>
        <w:t>.</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7BAAE809" w:rsidR="00675128" w:rsidRDefault="00675128" w:rsidP="00D92125">
      <w:pPr>
        <w:spacing w:line="360" w:lineRule="auto"/>
      </w:pPr>
    </w:p>
    <w:p w14:paraId="6694AE6F" w14:textId="77777777" w:rsidR="00675128" w:rsidRDefault="00675128" w:rsidP="00D92125">
      <w:pPr>
        <w:spacing w:line="360" w:lineRule="auto"/>
      </w:pPr>
    </w:p>
    <w:p w14:paraId="0FB1AC81" w14:textId="48D14025"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085D7921" w:rsidR="00857741" w:rsidRPr="00610DA6" w:rsidRDefault="00857741" w:rsidP="00610DA6">
            <w:pPr>
              <w:jc w:val="center"/>
              <w:rPr>
                <w:color w:val="000000"/>
                <w:kern w:val="13"/>
                <w:sz w:val="20"/>
                <w:szCs w:val="20"/>
              </w:rPr>
            </w:pPr>
            <w:r w:rsidRPr="00610DA6">
              <w:rPr>
                <w:color w:val="000000"/>
                <w:kern w:val="13"/>
                <w:sz w:val="20"/>
                <w:szCs w:val="20"/>
              </w:rPr>
              <w:t>1.3 : 1</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04FCA123" w:rsidR="00857741" w:rsidRPr="00610DA6" w:rsidRDefault="00857741" w:rsidP="00610DA6">
            <w:pPr>
              <w:jc w:val="center"/>
              <w:rPr>
                <w:color w:val="000000"/>
                <w:kern w:val="13"/>
                <w:sz w:val="20"/>
                <w:szCs w:val="20"/>
              </w:rPr>
            </w:pPr>
            <w:r w:rsidRPr="00610DA6">
              <w:rPr>
                <w:color w:val="000000"/>
                <w:kern w:val="13"/>
                <w:sz w:val="20"/>
                <w:szCs w:val="20"/>
              </w:rPr>
              <w:t>2.0 : 1</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6ABE6D64" w:rsidR="00857741" w:rsidRPr="00610DA6" w:rsidRDefault="00857741" w:rsidP="00610DA6">
            <w:pPr>
              <w:jc w:val="center"/>
              <w:rPr>
                <w:color w:val="000000"/>
                <w:kern w:val="13"/>
                <w:sz w:val="20"/>
                <w:szCs w:val="20"/>
              </w:rPr>
            </w:pPr>
            <w:r w:rsidRPr="00610DA6">
              <w:rPr>
                <w:color w:val="000000"/>
                <w:kern w:val="13"/>
                <w:sz w:val="20"/>
                <w:szCs w:val="20"/>
              </w:rPr>
              <w:t>1.3 : 1</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26777F94" w:rsidR="00857741" w:rsidRPr="00610DA6" w:rsidRDefault="00857741" w:rsidP="00610DA6">
            <w:pPr>
              <w:jc w:val="center"/>
              <w:rPr>
                <w:color w:val="000000"/>
                <w:kern w:val="13"/>
                <w:sz w:val="20"/>
                <w:szCs w:val="20"/>
              </w:rPr>
            </w:pPr>
            <w:r w:rsidRPr="00610DA6">
              <w:rPr>
                <w:color w:val="000000"/>
                <w:kern w:val="13"/>
                <w:sz w:val="20"/>
                <w:szCs w:val="20"/>
              </w:rPr>
              <w:t>1.8 : 1</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2845E0ED" w:rsidR="00857741" w:rsidRPr="00610DA6" w:rsidRDefault="00857741" w:rsidP="00610DA6">
            <w:pPr>
              <w:jc w:val="center"/>
              <w:rPr>
                <w:color w:val="000000"/>
                <w:kern w:val="13"/>
                <w:sz w:val="20"/>
                <w:szCs w:val="20"/>
              </w:rPr>
            </w:pPr>
            <w:r w:rsidRPr="00610DA6">
              <w:rPr>
                <w:color w:val="000000"/>
                <w:kern w:val="13"/>
                <w:sz w:val="20"/>
                <w:szCs w:val="20"/>
              </w:rPr>
              <w:t>1.3 : 1</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7345A149" w:rsidR="00857741" w:rsidRPr="00610DA6" w:rsidRDefault="00857741" w:rsidP="00610DA6">
            <w:pPr>
              <w:jc w:val="center"/>
              <w:rPr>
                <w:color w:val="000000"/>
                <w:kern w:val="13"/>
                <w:sz w:val="20"/>
                <w:szCs w:val="20"/>
              </w:rPr>
            </w:pPr>
            <w:r w:rsidRPr="00610DA6">
              <w:rPr>
                <w:color w:val="000000"/>
                <w:kern w:val="13"/>
                <w:sz w:val="20"/>
                <w:szCs w:val="20"/>
              </w:rPr>
              <w:t>1.2 : 1</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2BD5FFE8" w:rsidR="00857741" w:rsidRPr="00610DA6" w:rsidRDefault="00BA1443" w:rsidP="00610DA6">
            <w:pPr>
              <w:jc w:val="center"/>
              <w:rPr>
                <w:color w:val="000000"/>
                <w:kern w:val="13"/>
                <w:sz w:val="20"/>
                <w:szCs w:val="20"/>
              </w:rPr>
            </w:pPr>
            <w:r w:rsidRPr="00610DA6">
              <w:rPr>
                <w:color w:val="000000"/>
                <w:kern w:val="13"/>
                <w:sz w:val="20"/>
                <w:szCs w:val="20"/>
              </w:rPr>
              <w:t xml:space="preserve">      </w:t>
            </w:r>
            <w:r w:rsidR="00857741" w:rsidRPr="00610DA6">
              <w:rPr>
                <w:color w:val="000000"/>
                <w:kern w:val="13"/>
                <w:sz w:val="20"/>
                <w:szCs w:val="20"/>
              </w:rPr>
              <w:t>1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1E218F62" w:rsidR="00857741" w:rsidRPr="00610DA6" w:rsidRDefault="00BA1443" w:rsidP="00610DA6">
            <w:pPr>
              <w:jc w:val="center"/>
              <w:rPr>
                <w:color w:val="000000"/>
                <w:kern w:val="13"/>
                <w:sz w:val="20"/>
                <w:szCs w:val="20"/>
              </w:rPr>
            </w:pPr>
            <w:r w:rsidRPr="00610DA6">
              <w:rPr>
                <w:color w:val="000000"/>
                <w:kern w:val="13"/>
                <w:sz w:val="20"/>
                <w:szCs w:val="20"/>
              </w:rPr>
              <w:t xml:space="preserve">      </w:t>
            </w:r>
            <w:r w:rsidR="00857741" w:rsidRPr="00610DA6">
              <w:rPr>
                <w:color w:val="000000"/>
                <w:kern w:val="13"/>
                <w:sz w:val="20"/>
                <w:szCs w:val="20"/>
              </w:rPr>
              <w:t>1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37521576" w:rsidR="00857741" w:rsidRPr="00610DA6" w:rsidRDefault="00BA1443" w:rsidP="00610DA6">
            <w:pPr>
              <w:jc w:val="center"/>
              <w:rPr>
                <w:color w:val="000000"/>
                <w:kern w:val="13"/>
                <w:sz w:val="20"/>
                <w:szCs w:val="20"/>
              </w:rPr>
            </w:pPr>
            <w:r w:rsidRPr="00610DA6">
              <w:rPr>
                <w:color w:val="000000"/>
                <w:kern w:val="13"/>
                <w:sz w:val="20"/>
                <w:szCs w:val="20"/>
              </w:rPr>
              <w:t xml:space="preserve">      </w:t>
            </w:r>
            <w:r w:rsidR="00857741" w:rsidRPr="00610DA6">
              <w:rPr>
                <w:color w:val="000000"/>
                <w:kern w:val="13"/>
                <w:sz w:val="20"/>
                <w:szCs w:val="20"/>
              </w:rPr>
              <w:t>1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396C9A1E"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w:t>
      </w:r>
      <w:r w:rsidR="00472D50">
        <w:t>candidate parents</w:t>
      </w:r>
      <w:r w:rsidR="003444E6">
        <w:t xml:space="preserve"> ranged from 0.22 to 0.36</w:t>
      </w:r>
      <w:r w:rsidR="00E874CC">
        <w:t xml:space="preserve">. </w:t>
      </w:r>
    </w:p>
    <w:p w14:paraId="16613BC1" w14:textId="2B3E2033" w:rsidR="003444E6" w:rsidRDefault="003444E6" w:rsidP="003444E6">
      <w:pPr>
        <w:spacing w:line="360" w:lineRule="auto"/>
        <w:ind w:firstLine="720"/>
        <w:rPr>
          <w:color w:val="000000" w:themeColor="text1"/>
        </w:rPr>
      </w:pPr>
    </w:p>
    <w:p w14:paraId="09660A24" w14:textId="2A9FB0BD" w:rsidR="003444E6" w:rsidRDefault="003444E6" w:rsidP="003444E6">
      <w:pPr>
        <w:spacing w:line="360" w:lineRule="auto"/>
        <w:ind w:firstLine="720"/>
        <w:rPr>
          <w:color w:val="000000" w:themeColor="text1"/>
        </w:rPr>
      </w:pPr>
    </w:p>
    <w:p w14:paraId="4B4C1C33" w14:textId="41E2ACB0" w:rsidR="003444E6" w:rsidRDefault="003444E6" w:rsidP="003444E6">
      <w:pPr>
        <w:spacing w:line="360" w:lineRule="auto"/>
        <w:ind w:firstLine="720"/>
        <w:rPr>
          <w:color w:val="000000" w:themeColor="text1"/>
        </w:rPr>
      </w:pPr>
    </w:p>
    <w:p w14:paraId="3007C5D0" w14:textId="353C894A" w:rsidR="003444E6" w:rsidRDefault="003444E6" w:rsidP="003444E6">
      <w:pPr>
        <w:spacing w:line="360" w:lineRule="auto"/>
        <w:ind w:firstLine="720"/>
        <w:rPr>
          <w:color w:val="000000" w:themeColor="text1"/>
        </w:rPr>
      </w:pPr>
    </w:p>
    <w:p w14:paraId="6E6BB5B8" w14:textId="35274BE1" w:rsidR="003444E6" w:rsidRDefault="003444E6" w:rsidP="003444E6">
      <w:pPr>
        <w:spacing w:line="360" w:lineRule="auto"/>
        <w:ind w:firstLine="720"/>
        <w:rPr>
          <w:color w:val="000000" w:themeColor="text1"/>
        </w:rPr>
      </w:pPr>
    </w:p>
    <w:p w14:paraId="3F96D047" w14:textId="17C10FF5" w:rsidR="003444E6" w:rsidRDefault="003444E6" w:rsidP="003444E6">
      <w:pPr>
        <w:spacing w:line="360" w:lineRule="auto"/>
        <w:ind w:firstLine="720"/>
        <w:rPr>
          <w:color w:val="000000" w:themeColor="text1"/>
        </w:rPr>
      </w:pPr>
    </w:p>
    <w:p w14:paraId="648DED83" w14:textId="33DDADAE" w:rsidR="003444E6" w:rsidRDefault="003444E6" w:rsidP="003444E6">
      <w:pPr>
        <w:spacing w:line="360" w:lineRule="auto"/>
        <w:ind w:firstLine="720"/>
        <w:rPr>
          <w:color w:val="000000" w:themeColor="text1"/>
        </w:rPr>
      </w:pPr>
    </w:p>
    <w:p w14:paraId="5A5CC60C" w14:textId="3426B265" w:rsidR="003444E6" w:rsidRDefault="003444E6" w:rsidP="003444E6">
      <w:pPr>
        <w:spacing w:line="360" w:lineRule="auto"/>
        <w:ind w:firstLine="720"/>
        <w:rPr>
          <w:color w:val="000000" w:themeColor="text1"/>
        </w:rPr>
      </w:pPr>
    </w:p>
    <w:p w14:paraId="4B96A615" w14:textId="6D6E41DA" w:rsidR="003444E6" w:rsidRDefault="003444E6" w:rsidP="003444E6">
      <w:pPr>
        <w:spacing w:line="360" w:lineRule="auto"/>
        <w:ind w:firstLine="720"/>
        <w:rPr>
          <w:color w:val="000000" w:themeColor="text1"/>
        </w:rPr>
      </w:pPr>
    </w:p>
    <w:p w14:paraId="39E13A50" w14:textId="1086DB1E" w:rsidR="003444E6" w:rsidRDefault="003444E6" w:rsidP="003444E6">
      <w:pPr>
        <w:spacing w:line="360" w:lineRule="auto"/>
        <w:ind w:firstLine="720"/>
        <w:rPr>
          <w:color w:val="000000" w:themeColor="text1"/>
        </w:rPr>
      </w:pPr>
    </w:p>
    <w:p w14:paraId="2090CF63" w14:textId="6E70D95C" w:rsidR="003444E6" w:rsidRDefault="003444E6" w:rsidP="003444E6">
      <w:pPr>
        <w:spacing w:line="360" w:lineRule="auto"/>
        <w:ind w:firstLine="720"/>
        <w:rPr>
          <w:color w:val="000000" w:themeColor="text1"/>
        </w:rPr>
      </w:pPr>
    </w:p>
    <w:p w14:paraId="27CD2027" w14:textId="77777777" w:rsidR="003444E6" w:rsidRPr="003444E6" w:rsidRDefault="003444E6" w:rsidP="003444E6">
      <w:pPr>
        <w:spacing w:line="360" w:lineRule="auto"/>
        <w:rPr>
          <w:color w:val="000000" w:themeColor="text1"/>
        </w:rPr>
      </w:pPr>
    </w:p>
    <w:p w14:paraId="52FBE046" w14:textId="63457FED" w:rsidR="002914C9" w:rsidRDefault="002914C9" w:rsidP="003444E6">
      <w:pPr>
        <w:ind w:left="540" w:right="540"/>
        <w:rPr>
          <w:color w:val="333333"/>
          <w:sz w:val="20"/>
          <w:szCs w:val="20"/>
          <w:shd w:val="clear" w:color="auto" w:fill="FFFFFF"/>
        </w:rPr>
      </w:pPr>
      <w:r w:rsidRPr="00D71476">
        <w:rPr>
          <w:b/>
          <w:bCs/>
          <w:color w:val="333333"/>
          <w:sz w:val="20"/>
          <w:szCs w:val="20"/>
          <w:shd w:val="clear" w:color="auto" w:fill="FFFFFF"/>
        </w:rPr>
        <w:lastRenderedPageBreak/>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is the</w:t>
      </w:r>
      <w:r>
        <w:rPr>
          <w:i/>
          <w:iCs/>
          <w:color w:val="333333"/>
          <w:sz w:val="20"/>
          <w:szCs w:val="20"/>
          <w:shd w:val="clear" w:color="auto" w:fill="FFFFFF"/>
        </w:rPr>
        <w:t xml:space="preserv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estimate divided by the number of </w:t>
      </w:r>
      <w:r>
        <w:rPr>
          <w:color w:val="333333"/>
          <w:sz w:val="20"/>
          <w:szCs w:val="20"/>
          <w:shd w:val="clear" w:color="auto" w:fill="FFFFFF"/>
        </w:rPr>
        <w:t>candidate parents</w:t>
      </w:r>
      <w:r w:rsidRPr="00D71476">
        <w:rPr>
          <w:color w:val="333333"/>
          <w:sz w:val="20"/>
          <w:szCs w:val="20"/>
          <w:shd w:val="clear" w:color="auto" w:fill="FFFFFF"/>
        </w:rPr>
        <w:t>.</w:t>
      </w:r>
    </w:p>
    <w:p w14:paraId="588E1471" w14:textId="34974AA8" w:rsidR="0071182D" w:rsidRDefault="002914C9" w:rsidP="003444E6">
      <w:pPr>
        <w:ind w:left="540" w:right="54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364DBBEB" w:rsidR="00796EB3" w:rsidRDefault="00796EB3" w:rsidP="006D5CC7">
      <w:pPr>
        <w:spacing w:after="112" w:line="360" w:lineRule="auto"/>
        <w:ind w:firstLine="720"/>
        <w:rPr>
          <w:i/>
          <w:iCs/>
        </w:rPr>
      </w:pPr>
    </w:p>
    <w:p w14:paraId="5F2EFBA3" w14:textId="77777777" w:rsidR="002914C9" w:rsidRDefault="002914C9" w:rsidP="006D5CC7">
      <w:pPr>
        <w:spacing w:after="112" w:line="360" w:lineRule="auto"/>
        <w:ind w:firstLine="720"/>
        <w:rPr>
          <w:i/>
          <w:iCs/>
        </w:rPr>
      </w:pPr>
    </w:p>
    <w:p w14:paraId="4EB20DB7" w14:textId="4C5F334B" w:rsidR="00796EB3" w:rsidRDefault="002914C9" w:rsidP="00B85424">
      <w:pPr>
        <w:spacing w:after="112"/>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r w:rsidR="00B85424">
        <w:rPr>
          <w:sz w:val="20"/>
          <w:szCs w:val="20"/>
        </w:rPr>
        <w:t xml:space="preserve"> </w:t>
      </w:r>
      <w:r w:rsidR="00B85424">
        <w:rPr>
          <w:sz w:val="20"/>
          <w:szCs w:val="20"/>
        </w:rPr>
        <w:t>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DE8EF60" w:rsidR="006D5CC7" w:rsidRPr="00D7409D" w:rsidRDefault="006D5CC7" w:rsidP="004E734D">
      <w:pPr>
        <w:spacing w:after="112"/>
        <w:ind w:left="810" w:right="720"/>
        <w:rPr>
          <w:color w:val="000000" w:themeColor="text1"/>
          <w:sz w:val="20"/>
          <w:szCs w:val="20"/>
        </w:rPr>
      </w:pP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160FDA52"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rsidR="004816B1">
        <w:t xml:space="preserve"> (Figures 7 to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73B42D38"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361A32">
        <w:t xml:space="preserve">and as many as 49% </w:t>
      </w:r>
      <w:r>
        <w:t xml:space="preserve">of NOR salmon collected at the Cougar Trap were </w:t>
      </w:r>
      <w:r>
        <w:t>immigrants in 2020</w:t>
      </w:r>
      <w:r w:rsidR="00F2591F">
        <w:t xml:space="preserve"> and 2019</w:t>
      </w:r>
      <w:r>
        <w:t xml:space="preserve">, respectively. </w:t>
      </w:r>
    </w:p>
    <w:p w14:paraId="6A7C0D69" w14:textId="245CFB2F"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 by September 1</w:t>
      </w:r>
      <w:r w:rsidRPr="00CD0A75">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624B2A02"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11F3F4C3"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w:t>
      </w:r>
      <w:r w:rsidR="007B4D3E">
        <w:t>5</w:t>
      </w:r>
      <w:r w:rsidRPr="00D71476">
        <w:t>%</w:t>
      </w:r>
      <w:r>
        <w:t>) or age-5 (</w:t>
      </w:r>
      <w:r w:rsidRPr="00D71476">
        <w:t>42%</w:t>
      </w:r>
      <w:r>
        <w:t>)</w:t>
      </w:r>
      <w:r w:rsidRPr="00D71476">
        <w:t>, with few returning at age</w:t>
      </w:r>
      <w:r>
        <w:t>-</w:t>
      </w:r>
      <w:r w:rsidRPr="00D71476">
        <w:t>3</w:t>
      </w:r>
      <w:r>
        <w:t xml:space="preserve"> (</w:t>
      </w:r>
      <w:r w:rsidR="007B4D3E">
        <w:t>2</w:t>
      </w:r>
      <w:r w:rsidRPr="00D71476">
        <w:t>%</w:t>
      </w:r>
      <w:r>
        <w:t>)</w:t>
      </w:r>
      <w:r w:rsidRPr="00D71476">
        <w:t xml:space="preserve"> or </w:t>
      </w:r>
      <w:r>
        <w:t>age-</w:t>
      </w:r>
      <w:r w:rsidRPr="00D71476">
        <w:t>6</w:t>
      </w:r>
      <w:r>
        <w:t xml:space="preserve"> (</w:t>
      </w:r>
      <w:r w:rsidR="007B4D3E">
        <w:t>2</w:t>
      </w:r>
      <w:r w:rsidRPr="00D71476">
        <w:t>%</w:t>
      </w:r>
      <w:r>
        <w:t>).</w:t>
      </w:r>
    </w:p>
    <w:p w14:paraId="2BF8D134" w14:textId="742F7979"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w:t>
      </w:r>
      <w:r w:rsidR="0036597F">
        <w:t xml:space="preserve">(TLF </w:t>
      </w:r>
      <w:r w:rsidRPr="00EB68BF">
        <w:t>≥</w:t>
      </w:r>
      <w:r>
        <w:t xml:space="preserve"> 1</w:t>
      </w:r>
      <w:r w:rsidR="0036597F">
        <w:t>) that returned to the Cougar Trap, or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6BD706B5" w:rsidR="0036597F" w:rsidRDefault="0036597F" w:rsidP="0036597F">
      <w:pPr>
        <w:pStyle w:val="ListParagraph"/>
        <w:numPr>
          <w:ilvl w:val="0"/>
          <w:numId w:val="10"/>
        </w:numPr>
        <w:spacing w:line="360" w:lineRule="auto"/>
      </w:pPr>
      <w:r>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lastRenderedPageBreak/>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3431C08A" w:rsidR="00B61F97" w:rsidRDefault="002D41FB" w:rsidP="005D4051">
      <w:pPr>
        <w:spacing w:line="360" w:lineRule="auto"/>
      </w:pPr>
      <w:r>
        <w:lastRenderedPageBreak/>
        <w:tab/>
        <w:t>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w:t>
      </w:r>
      <w:r w:rsidR="00E606D3">
        <w:t>can</w:t>
      </w:r>
      <w:r w:rsidR="00432748">
        <w:t xml:space="preserve"> assign potential offspring sampled at the </w:t>
      </w:r>
      <w:r w:rsidR="00B8490A">
        <w:t>Cougar Trap</w:t>
      </w:r>
      <w:r w:rsidR="00432748">
        <w:t xml:space="preserve"> to all </w:t>
      </w:r>
      <w:r w:rsidR="00A64B85">
        <w:t xml:space="preserve">of their </w:t>
      </w:r>
      <w:r w:rsidR="00432748">
        <w:t>candidate parents (</w:t>
      </w:r>
      <w:r w:rsidR="00E606D3">
        <w:t>i.e. 2013 – 2020)</w:t>
      </w:r>
      <w:r w:rsidR="00432748">
        <w:t xml:space="preserve">, 29%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w:t>
      </w:r>
      <w:r w:rsidR="00A26EDC">
        <w:t>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FC46C2">
        <w:t xml:space="preserve">in 2020 </w:t>
      </w:r>
      <w:r w:rsidR="00D1488E">
        <w:t>and as many as 49% in 2019</w:t>
      </w:r>
      <w:r w:rsidR="00432748">
        <w:t xml:space="preserve">. </w:t>
      </w:r>
    </w:p>
    <w:p w14:paraId="54E66473" w14:textId="0EAEBC7F" w:rsidR="00E81245"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p>
    <w:p w14:paraId="3D8D3AD1" w14:textId="5CA5832D" w:rsidR="000455AE" w:rsidRDefault="00E81245" w:rsidP="00DE0C0E">
      <w:pPr>
        <w:spacing w:line="360" w:lineRule="auto"/>
        <w:ind w:firstLine="720"/>
      </w:pPr>
      <w:r>
        <w:t xml:space="preserve">NOR </w:t>
      </w:r>
      <w:r w:rsidRPr="00E9657D">
        <w:t xml:space="preserve">salmon produced above the dam </w:t>
      </w:r>
      <w:r>
        <w:t>are</w:t>
      </w:r>
      <w:r w:rsidRPr="00E9657D">
        <w:t xml:space="preserve"> </w:t>
      </w:r>
      <w:r>
        <w:t xml:space="preserve">significantly </w:t>
      </w:r>
      <w:r w:rsidRPr="00E9657D">
        <w:t>more likely to return a second time after being recycled downstream than NOR immigrant</w:t>
      </w:r>
      <w:r>
        <w:t>s. Consequently, from 2015 – 2020, recycling all NOR salmon collected at the Cougar Trap downstream prevented above dam transport of 75% of the 334 NOR immigrants and 31% of the 875 NOR salmon produced above the dam. We also confirmed the tendency for NOR immigrants to arrive at the</w:t>
      </w:r>
      <w:r w:rsidR="00997195">
        <w:t xml:space="preserve"> Cougar T</w:t>
      </w:r>
      <w:r>
        <w:t>rap later than NOR salmon produced above the dam. Consequently, implementing LSDR with a September 1</w:t>
      </w:r>
      <w:r w:rsidRPr="00D1488E">
        <w:rPr>
          <w:vertAlign w:val="superscript"/>
        </w:rPr>
        <w:t>st</w:t>
      </w:r>
      <w:r>
        <w:t xml:space="preserve"> cutoff in place of downstream recycling during the same period (2015 – 2020)</w:t>
      </w:r>
      <w:r w:rsidR="00DE0C0E">
        <w:t>,</w:t>
      </w:r>
      <w:r>
        <w:t xml:space="preserve"> would have resulted in preventing above dam transport of fewer (</w:t>
      </w:r>
      <w:r w:rsidRPr="00D1488E">
        <w:t>37%</w:t>
      </w:r>
      <w:r>
        <w:t xml:space="preserve"> of 334) NOR immigrants and very few (5% of 875) NOR salmon produced above the dam. </w:t>
      </w:r>
    </w:p>
    <w:p w14:paraId="5A2F95B7" w14:textId="79958A9B" w:rsidR="00C83ECC" w:rsidRPr="000A41BC" w:rsidRDefault="00D94F12" w:rsidP="00DE0C0E">
      <w:pPr>
        <w:spacing w:line="360" w:lineRule="auto"/>
        <w:ind w:firstLine="720"/>
        <w:rPr>
          <w:color w:val="7030A0"/>
        </w:rPr>
      </w:pPr>
      <w:r>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020671">
        <w:t>are</w:t>
      </w:r>
      <w:r w:rsidR="00A323C1">
        <w:t xml:space="preserve"> expected</w:t>
      </w:r>
      <w:r w:rsidR="00547246">
        <w:t xml:space="preserve"> to</w:t>
      </w:r>
      <w:r w:rsidR="00A323C1">
        <w:t xml:space="preserve"> </w:t>
      </w:r>
      <w:r w:rsidR="00C83ECC">
        <w:t xml:space="preserve">provide </w:t>
      </w:r>
      <w:r w:rsidR="00A323C1">
        <w:t xml:space="preserve">demographic and genetic </w:t>
      </w:r>
      <w:r w:rsidR="00C83ECC">
        <w:t>benefits to the reintroduction 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r w:rsidR="00C83ECC">
        <w:t>population</w:t>
      </w:r>
      <w:r w:rsidR="00020671">
        <w:t xml:space="preserve"> when they are released above the dam</w:t>
      </w:r>
      <w:r w:rsidR="00803AD1">
        <w:t xml:space="preserve">. Second, </w:t>
      </w:r>
      <w:r>
        <w:t xml:space="preserve">we found that </w:t>
      </w:r>
      <w:r w:rsidR="00C83ECC">
        <w:t>NOR salmon are more fit than their 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w:t>
      </w:r>
      <w:r w:rsidR="004D2A60">
        <w:lastRenderedPageBreak/>
        <w:t xml:space="preserve">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r w:rsidR="00C83ECC" w:rsidRPr="004D2A60">
        <w:t>population.</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67DDFBAB"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NOR production basin wide, because the above dam habitat is a net demographic sink</w:t>
      </w:r>
      <w:r w:rsidR="00531536">
        <w:t xml:space="preserve">, </w:t>
      </w:r>
      <w:r w:rsidR="00F17C22">
        <w:t xml:space="preserve">with a </w:t>
      </w:r>
      <w:r w:rsidR="009D15AE">
        <w:t>CRR less than one</w:t>
      </w:r>
      <w:r w:rsidR="00B2752D">
        <w:t xml:space="preserve"> in all years from 2007 – 2015</w:t>
      </w:r>
      <w:r w:rsidR="009D15AE">
        <w:t>.</w:t>
      </w:r>
      <w:r w:rsidR="00EA02A6">
        <w:t xml:space="preserve"> </w:t>
      </w:r>
      <w:r w:rsidR="00A323C1">
        <w:t>Therefore, by influencing the disposition of NOR salmon,</w:t>
      </w:r>
      <w:r w:rsidR="00A323C1" w:rsidDel="00A323C1">
        <w:t xml:space="preserve"> </w:t>
      </w:r>
      <w:r w:rsidR="00A323C1">
        <w:t xml:space="preserve">changes to downstream recycling presents different arrays of costs and benefits for </w:t>
      </w:r>
      <w:r w:rsidR="00997195">
        <w:t>the above dam population</w:t>
      </w:r>
      <w:r w:rsidR="00A323C1">
        <w:t xml:space="preserve"> than for 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33219A06" w:rsidR="002E7344" w:rsidRDefault="002E7344" w:rsidP="002E7344">
      <w:pPr>
        <w:spacing w:line="360" w:lineRule="auto"/>
      </w:pPr>
      <w:r w:rsidRPr="00D71476">
        <w:tab/>
      </w:r>
      <w:r>
        <w:t xml:space="preserve">Previous reports have found that spring </w:t>
      </w:r>
      <w:r w:rsidRPr="003965D6">
        <w:t xml:space="preserve">Chinook </w:t>
      </w:r>
      <w:r w:rsidR="00093025">
        <w:t>salmon</w:t>
      </w:r>
      <w:r w:rsidRPr="003965D6">
        <w:t xml:space="preserve">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DATA </w:instrText>
      </w:r>
      <w:r w:rsidR="00BA09C4">
        <w:fldChar w:fldCharType="end"/>
      </w:r>
      <w:r>
        <w:fldChar w:fldCharType="separate"/>
      </w:r>
      <w:r w:rsidR="005210FA">
        <w:rPr>
          <w:noProof/>
        </w:rPr>
        <w:t>(Banks et al. 2013; Banks et al. 2014; Banks et al. 2016)</w:t>
      </w:r>
      <w:r>
        <w:fldChar w:fldCharType="end"/>
      </w:r>
      <w:r>
        <w:t xml:space="preserve">. The </w:t>
      </w:r>
      <w:r w:rsidR="00E86BBD">
        <w:t>CRR</w:t>
      </w:r>
      <w:r w:rsidR="00D1488E">
        <w:t xml:space="preserve"> </w:t>
      </w:r>
      <w:r>
        <w:t xml:space="preserve">was substantially less than one from 2007 – 2010. These reports </w:t>
      </w:r>
      <w:r>
        <w:t xml:space="preserve">attributed </w:t>
      </w:r>
      <w:r w:rsidR="00D879F7">
        <w:t xml:space="preserve">this finding </w:t>
      </w:r>
      <w:r>
        <w:t xml:space="preserve">to low survival of juveniles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t xml:space="preserve">, but shared a hopeful outlook for future years given the </w:t>
      </w:r>
      <w:r w:rsidR="00F52DEF">
        <w:t>greater fitness of</w:t>
      </w:r>
      <w:r>
        <w:t xml:space="preserve"> NOR </w:t>
      </w:r>
      <w:r w:rsidR="00F52DEF">
        <w:t xml:space="preserve">relative HOR </w:t>
      </w:r>
      <w:r>
        <w:t xml:space="preserve">salmon released above the dam </w:t>
      </w:r>
      <w:r w:rsidR="000B697B">
        <w:fldChar w:fldCharType="begin"/>
      </w:r>
      <w:r w:rsidR="000B697B">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0B697B">
        <w:fldChar w:fldCharType="separate"/>
      </w:r>
      <w:r w:rsidR="000B697B">
        <w:rPr>
          <w:noProof/>
        </w:rPr>
        <w:t>(Banks et al. 2014)</w:t>
      </w:r>
      <w:r w:rsidR="000B697B">
        <w:fldChar w:fldCharType="end"/>
      </w:r>
      <w:r>
        <w:t xml:space="preserve">. Our analysis extended estimates of the </w:t>
      </w:r>
      <w:r w:rsidR="00E86BBD">
        <w:t>CRR</w:t>
      </w:r>
      <w:r>
        <w:t xml:space="preserve"> to include 2011 – 2015. We found that the above dam population is not replacing itself</w:t>
      </w:r>
      <w:r w:rsidR="00531536">
        <w:t xml:space="preserve"> in these years</w:t>
      </w:r>
      <w:r>
        <w:t xml:space="preserve">. The </w:t>
      </w:r>
      <w:r w:rsidR="00E86BBD">
        <w:t>CRR</w:t>
      </w:r>
      <w:r>
        <w:t xml:space="preserv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3A5B9EAC" w:rsidR="005F173D" w:rsidRDefault="00B95D11" w:rsidP="002E7344">
      <w:pPr>
        <w:spacing w:line="360" w:lineRule="auto"/>
      </w:pPr>
      <w:r>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population. Given the population genetic structure of Chinook salmon generally</w:t>
      </w:r>
      <w:r w:rsidR="00540F52">
        <w:t xml:space="preserve"> and the ongoing supplementation above the dam with both hatchery outplants and </w:t>
      </w:r>
      <w:r w:rsidR="00191156">
        <w:t xml:space="preserve">a small </w:t>
      </w:r>
      <w:r w:rsidR="00191156">
        <w:t xml:space="preserve">number </w:t>
      </w:r>
      <w:r w:rsidR="00DA77F1">
        <w:t xml:space="preserve">of </w:t>
      </w:r>
      <w:r w:rsidR="00540F52">
        <w:t xml:space="preserve">NOR </w:t>
      </w:r>
      <w:r w:rsidR="00540F52">
        <w:t>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540F52">
        <w:t xml:space="preserve">It is not known if inbreeding depression will represent a risk to above dam population without supplementation with either hatchery outplants or NOR immigrants. </w:t>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115F83B5"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w:t>
      </w:r>
      <w:r w:rsidR="00B95D11">
        <w:lastRenderedPageBreak/>
        <w:t>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46310A08"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0965F1E0"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w:t>
      </w:r>
      <w:r>
        <w:t>male</w:t>
      </w:r>
      <w:r w:rsidR="00A627E7">
        <w:t>-</w:t>
      </w:r>
      <w:r>
        <w:t>biased</w:t>
      </w:r>
      <w:r>
        <w:t xml:space="preserve">.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and similar numbers of salmon were released above both dams,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w:t>
      </w:r>
      <w:r w:rsidR="008A40CC">
        <w:t>-</w:t>
      </w:r>
      <w:r w:rsidR="003C48D6">
        <w:t xml:space="preserve">origin </w:t>
      </w:r>
      <w:r w:rsidR="003C48D6">
        <w:t>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McKenzie River averaged 6</w:t>
      </w:r>
      <w:r w:rsidR="00F75C31">
        <w:t>5</w:t>
      </w:r>
      <w:r w:rsidR="006C605F">
        <w:t>% after construction of the Cougar Trap in 201</w:t>
      </w:r>
      <w:r w:rsidR="00F75C31">
        <w:t>0.</w:t>
      </w:r>
      <w:r w:rsidR="003C48D6">
        <w:t xml:space="preserve"> It is possible that the presence of larger NOR </w:t>
      </w:r>
      <w:r w:rsidR="003C48D6">
        <w:lastRenderedPageBreak/>
        <w:t xml:space="preserve">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566F5D95"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 However, early evidence suggested that NOR fitness was greater than HOR fitness above </w:t>
      </w:r>
      <w:r w:rsidR="00114ECB">
        <w:t>the dam</w:t>
      </w:r>
      <w:r w:rsidR="005E4833">
        <w:t xml:space="preserve">, suggesting that productivity may increase in later years. </w:t>
      </w:r>
      <w:r>
        <w:t>In this report</w:t>
      </w:r>
      <w:r>
        <w:t xml:space="preserve">,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w:t>
      </w:r>
      <w:r>
        <w:t>.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26FCE290"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 xml:space="preserve">anagers must weigh the expected demographic and genetic benefits of above dam transport of NOR salmon to the above dam population against its expected costs to NOR productivity </w:t>
      </w:r>
      <w:r w:rsidR="008A40CC">
        <w:t>basin wide</w:t>
      </w:r>
      <w:r w:rsidR="00AF3D23">
        <w:t>.</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31D1490B" w14:textId="77777777" w:rsidR="000B697B" w:rsidRPr="000B697B" w:rsidRDefault="005C6AE6" w:rsidP="000B697B">
      <w:pPr>
        <w:pStyle w:val="EndNoteBibliography"/>
        <w:spacing w:after="240"/>
        <w:rPr>
          <w:noProof/>
        </w:rPr>
      </w:pPr>
      <w:r w:rsidRPr="00710DB0">
        <w:fldChar w:fldCharType="begin"/>
      </w:r>
      <w:r w:rsidRPr="00710DB0">
        <w:instrText xml:space="preserve"> ADDIN EN.REFLIST </w:instrText>
      </w:r>
      <w:r w:rsidRPr="00710DB0">
        <w:fldChar w:fldCharType="separate"/>
      </w:r>
      <w:r w:rsidR="000B697B" w:rsidRPr="000B697B">
        <w:rPr>
          <w:noProof/>
        </w:rPr>
        <w:t>Auld HL, Noakes DL, Banks MA (2019) Advancing mate choice studies in salmonids. Reviews in Fish Biology and Fisheries, 29, 249-276.</w:t>
      </w:r>
    </w:p>
    <w:p w14:paraId="555D9CC3" w14:textId="77777777" w:rsidR="000B697B" w:rsidRPr="000B697B" w:rsidRDefault="000B697B" w:rsidP="000B697B">
      <w:pPr>
        <w:pStyle w:val="EndNoteBibliography"/>
        <w:spacing w:after="240"/>
        <w:rPr>
          <w:noProof/>
        </w:rPr>
      </w:pPr>
      <w:r w:rsidRPr="000B697B">
        <w:rPr>
          <w:noProof/>
        </w:rPr>
        <w:t>Banks M, Blouin M, Baldwin B, Rashbrook V, Fitzgerald H, Blankenship S, Hedgecock D (1999) Isolation and inheritance of novel microsatellites in chinook salmon (Oncorhynchus tschawytscha). Journal of Heredity, 90, 281-288.</w:t>
      </w:r>
    </w:p>
    <w:p w14:paraId="0EF951D7" w14:textId="77777777" w:rsidR="000B697B" w:rsidRPr="000B697B" w:rsidRDefault="000B697B" w:rsidP="000B697B">
      <w:pPr>
        <w:pStyle w:val="EndNoteBibliography"/>
        <w:spacing w:after="240"/>
        <w:rPr>
          <w:noProof/>
        </w:rPr>
      </w:pPr>
      <w:r w:rsidRPr="000B697B">
        <w:rPr>
          <w:noProof/>
        </w:rPr>
        <w:t>Banks MA, O’Malley KG, Sard NM, Jacobson DP, Hogansen MJ, Schroeder RK, Johnson MA (2013) Genetic pedigree analysis of spring Chinook salmon outplanted above Cougar Dam, South Fork McKenzie River. US Army Corps of Engineers.</w:t>
      </w:r>
    </w:p>
    <w:p w14:paraId="38D1D3E1" w14:textId="77777777" w:rsidR="000B697B" w:rsidRPr="000B697B" w:rsidRDefault="000B697B" w:rsidP="000B697B">
      <w:pPr>
        <w:pStyle w:val="EndNoteBibliography"/>
        <w:spacing w:after="240"/>
        <w:rPr>
          <w:noProof/>
        </w:rPr>
      </w:pPr>
      <w:r w:rsidRPr="000B697B">
        <w:rPr>
          <w:noProof/>
        </w:rPr>
        <w:t>Banks MA, Sard NM, O’Malley KG, Jacobson DP, Hogansen MJ, Johnson MA (2016) A genetics-based evaluation of the spring Chinook salmon reintroduction program above Cougar Dam, South Fork McKenzie River, 2013-2015. US Army Corps of Engineers.</w:t>
      </w:r>
    </w:p>
    <w:p w14:paraId="1FFABD1B" w14:textId="77777777" w:rsidR="000B697B" w:rsidRPr="000B697B" w:rsidRDefault="000B697B" w:rsidP="000B697B">
      <w:pPr>
        <w:pStyle w:val="EndNoteBibliography"/>
        <w:spacing w:after="240"/>
        <w:rPr>
          <w:noProof/>
        </w:rPr>
      </w:pPr>
      <w:r w:rsidRPr="000B697B">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2C8380F0" w14:textId="77777777" w:rsidR="000B697B" w:rsidRPr="000B697B" w:rsidRDefault="000B697B" w:rsidP="000B697B">
      <w:pPr>
        <w:pStyle w:val="EndNoteBibliography"/>
        <w:spacing w:after="240"/>
        <w:rPr>
          <w:noProof/>
        </w:rPr>
      </w:pPr>
      <w:r w:rsidRPr="000B697B">
        <w:rPr>
          <w:noProof/>
        </w:rPr>
        <w:t>Beeman JW, Evans SD, Haner PV, Hansel HC, Hansen AC, Smith CD, Sprando JM (2014) Passage and survival probabilities of juvenile Chinook salmon at Cougar Dam, Oregon, 2012. US Geological Survey.</w:t>
      </w:r>
    </w:p>
    <w:p w14:paraId="403699E5" w14:textId="77777777" w:rsidR="000B697B" w:rsidRPr="000B697B" w:rsidRDefault="000B697B" w:rsidP="000B697B">
      <w:pPr>
        <w:pStyle w:val="EndNoteBibliography"/>
        <w:spacing w:after="240"/>
        <w:rPr>
          <w:noProof/>
        </w:rPr>
      </w:pPr>
      <w:r w:rsidRPr="000B697B">
        <w:rPr>
          <w:noProof/>
        </w:rPr>
        <w:t>Berejikian B (2000) Female mate choice and spawning behaviour of chinook salmon under experimental conditions. Journal of Fish Biology, 57, 647-661.</w:t>
      </w:r>
    </w:p>
    <w:p w14:paraId="44EEFFC5" w14:textId="77777777" w:rsidR="000B697B" w:rsidRPr="000B697B" w:rsidRDefault="000B697B" w:rsidP="000B697B">
      <w:pPr>
        <w:pStyle w:val="EndNoteBibliography"/>
        <w:spacing w:after="240"/>
        <w:rPr>
          <w:noProof/>
        </w:rPr>
      </w:pPr>
      <w:r w:rsidRPr="000B697B">
        <w:rPr>
          <w:noProof/>
        </w:rPr>
        <w:t>Bolker BM (2015) Linear and generalized linear mixed models. Ecological statistics: contemporary theory and application, 309-333.</w:t>
      </w:r>
    </w:p>
    <w:p w14:paraId="17F410E7" w14:textId="77777777" w:rsidR="000B697B" w:rsidRPr="000B697B" w:rsidRDefault="000B697B" w:rsidP="000B697B">
      <w:pPr>
        <w:pStyle w:val="EndNoteBibliography"/>
        <w:spacing w:after="240"/>
        <w:rPr>
          <w:noProof/>
        </w:rPr>
      </w:pPr>
      <w:r w:rsidRPr="000B697B">
        <w:rPr>
          <w:noProof/>
        </w:rPr>
        <w:t>Botsford LW, Brittnacher JG (1998) Viability of Sacramento river winter‐run Chinook salmon. Conservation Biology, 12, 65-79.</w:t>
      </w:r>
    </w:p>
    <w:p w14:paraId="3240CCD6" w14:textId="77777777" w:rsidR="000B697B" w:rsidRPr="000B697B" w:rsidRDefault="000B697B" w:rsidP="000B697B">
      <w:pPr>
        <w:pStyle w:val="EndNoteBibliography"/>
        <w:spacing w:after="240"/>
        <w:rPr>
          <w:noProof/>
        </w:rPr>
      </w:pPr>
      <w:r w:rsidRPr="000B697B">
        <w:rPr>
          <w:noProof/>
        </w:rPr>
        <w:t>Brunelli JP, Wertzler KJ, Sundin K, Thorgaard GH (2008) Y-specific sequences and polymorphisms in rainbow trout and Chinook salmon. Genome, 51, 739-748.</w:t>
      </w:r>
    </w:p>
    <w:p w14:paraId="2431B80C" w14:textId="77777777" w:rsidR="000B697B" w:rsidRPr="000B697B" w:rsidRDefault="000B697B" w:rsidP="000B697B">
      <w:pPr>
        <w:pStyle w:val="EndNoteBibliography"/>
        <w:spacing w:after="240"/>
        <w:rPr>
          <w:noProof/>
        </w:rPr>
      </w:pPr>
      <w:r w:rsidRPr="000B697B">
        <w:rPr>
          <w:noProof/>
        </w:rPr>
        <w:t>Christie MR (2010) Parentage in natural populations: novel methods to detect parent-offspring pairs in large data sets. Mol Ecol Resour, 10, 115-128.</w:t>
      </w:r>
    </w:p>
    <w:p w14:paraId="45142976" w14:textId="77777777" w:rsidR="000B697B" w:rsidRPr="000B697B" w:rsidRDefault="000B697B" w:rsidP="000B697B">
      <w:pPr>
        <w:pStyle w:val="EndNoteBibliography"/>
        <w:spacing w:after="240"/>
        <w:rPr>
          <w:noProof/>
        </w:rPr>
      </w:pPr>
      <w:r w:rsidRPr="000B697B">
        <w:rPr>
          <w:noProof/>
        </w:rPr>
        <w:t>Do C, Waples RS, Peel D, Macbeth G, Tillett BJ, Ovenden JR (2014) NeEstimator v2: re‐implementation of software for the estimation of contemporary effective population size (Ne) from genetic data. Molecular ecology resources, 14, 209-214.</w:t>
      </w:r>
    </w:p>
    <w:p w14:paraId="5F57E3A3" w14:textId="77777777" w:rsidR="000B697B" w:rsidRPr="000B697B" w:rsidRDefault="000B697B" w:rsidP="000B697B">
      <w:pPr>
        <w:pStyle w:val="EndNoteBibliography"/>
        <w:spacing w:after="240"/>
        <w:rPr>
          <w:noProof/>
        </w:rPr>
      </w:pPr>
      <w:r w:rsidRPr="000B697B">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4CCC6C1C" w14:textId="77777777" w:rsidR="000B697B" w:rsidRPr="000B697B" w:rsidRDefault="000B697B" w:rsidP="000B697B">
      <w:pPr>
        <w:pStyle w:val="EndNoteBibliography"/>
        <w:spacing w:after="240"/>
        <w:rPr>
          <w:noProof/>
        </w:rPr>
      </w:pPr>
      <w:r w:rsidRPr="000B697B">
        <w:rPr>
          <w:noProof/>
        </w:rPr>
        <w:lastRenderedPageBreak/>
        <w:t>Greig C, Jacobson DP, Banks MA (2003) New tetranucleotide microsatellites for fine‐scale discrimination among endangered Chinook salmon (Oncorhynchus tshawytscha). Molecular Ecology Notes, 3, 376-379.</w:t>
      </w:r>
    </w:p>
    <w:p w14:paraId="27143259" w14:textId="77777777" w:rsidR="000B697B" w:rsidRPr="000B697B" w:rsidRDefault="000B697B" w:rsidP="000B697B">
      <w:pPr>
        <w:pStyle w:val="EndNoteBibliography"/>
        <w:spacing w:after="240"/>
        <w:rPr>
          <w:noProof/>
        </w:rPr>
      </w:pPr>
      <w:r w:rsidRPr="000B697B">
        <w:rPr>
          <w:noProof/>
        </w:rPr>
        <w:t>Harrison HB, Saenz‐Agudelo P, Planes S, Jones GP, Berumen ML (2013) Relative accuracy of three common methods of parentage analysis in natural populations. Molecular ecology, 22, 1158-1170.</w:t>
      </w:r>
    </w:p>
    <w:p w14:paraId="3BE98241" w14:textId="77777777" w:rsidR="000B697B" w:rsidRPr="000B697B" w:rsidRDefault="000B697B" w:rsidP="000B697B">
      <w:pPr>
        <w:pStyle w:val="EndNoteBibliography"/>
        <w:spacing w:after="240"/>
        <w:rPr>
          <w:noProof/>
        </w:rPr>
      </w:pPr>
      <w:r w:rsidRPr="000B697B">
        <w:rPr>
          <w:noProof/>
        </w:rPr>
        <w:t>Ivanova NV, Dewaard JR, Hebert PDN (2006) An inexpensive, automation-friendly protocol for recovering high-quality DNA. Molecular Ecology Notes, 6, 998-1002.</w:t>
      </w:r>
    </w:p>
    <w:p w14:paraId="31F6B8CD" w14:textId="77777777" w:rsidR="000B697B" w:rsidRPr="000B697B" w:rsidRDefault="000B697B" w:rsidP="000B697B">
      <w:pPr>
        <w:pStyle w:val="EndNoteBibliography"/>
        <w:spacing w:after="240"/>
        <w:rPr>
          <w:noProof/>
        </w:rPr>
      </w:pPr>
      <w:r w:rsidRPr="000B697B">
        <w:rPr>
          <w:noProof/>
        </w:rPr>
        <w:t>Johnson MA, Friesen TA (2010) Spring Chinook salmon hatcheries in the Willamette basin: existing data, discernable patterns and information gaps. US Army Corps of Engineers Task Order NWPPM-09-FH-05, 88.</w:t>
      </w:r>
    </w:p>
    <w:p w14:paraId="55B7B3F0" w14:textId="77777777" w:rsidR="000B697B" w:rsidRPr="000B697B" w:rsidRDefault="000B697B" w:rsidP="000B697B">
      <w:pPr>
        <w:pStyle w:val="EndNoteBibliography"/>
        <w:spacing w:after="240"/>
        <w:rPr>
          <w:noProof/>
        </w:rPr>
      </w:pPr>
      <w:r w:rsidRPr="000B697B">
        <w:rPr>
          <w:noProof/>
        </w:rPr>
        <w:t>Jones OR, Wang J (2010) COLONY: a program for parentage and sibship inference from multilocus genotype data. Molecular ecology resources, 10, 551-555.</w:t>
      </w:r>
    </w:p>
    <w:p w14:paraId="335ABFEA" w14:textId="77777777" w:rsidR="000B697B" w:rsidRPr="000B697B" w:rsidRDefault="000B697B" w:rsidP="000B697B">
      <w:pPr>
        <w:pStyle w:val="EndNoteBibliography"/>
        <w:spacing w:after="240"/>
        <w:rPr>
          <w:noProof/>
        </w:rPr>
      </w:pPr>
      <w:r w:rsidRPr="000B697B">
        <w:rPr>
          <w:noProof/>
        </w:rPr>
        <w:t>Kalinowski ST, Taper ML, Marshall TC (2007) Revising how the computer program CERVUS accommodates genotyping error increases success in paternity assignment. Molecular ecology, 16, 1099-1106.</w:t>
      </w:r>
    </w:p>
    <w:p w14:paraId="6AD66C87" w14:textId="77777777" w:rsidR="000B697B" w:rsidRPr="000B697B" w:rsidRDefault="000B697B" w:rsidP="000B697B">
      <w:pPr>
        <w:pStyle w:val="EndNoteBibliography"/>
        <w:spacing w:after="240"/>
        <w:rPr>
          <w:noProof/>
        </w:rPr>
      </w:pPr>
      <w:r w:rsidRPr="000B697B">
        <w:rPr>
          <w:noProof/>
        </w:rPr>
        <w:t>Keefer M, Taylor G, Garletts D, Gauthier G, Pierce T, Caudill C (2010) Prespawn mortality in adult spring Chinook salmon outplanted above barrier dams. Ecology of Freshwater Fish, 19, 361-372.</w:t>
      </w:r>
    </w:p>
    <w:p w14:paraId="534A8558" w14:textId="77777777" w:rsidR="000B697B" w:rsidRPr="000B697B" w:rsidRDefault="000B697B" w:rsidP="000B697B">
      <w:pPr>
        <w:pStyle w:val="EndNoteBibliography"/>
        <w:spacing w:after="240"/>
        <w:rPr>
          <w:noProof/>
        </w:rPr>
      </w:pPr>
      <w:r w:rsidRPr="000B697B">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E7A1071" w14:textId="77777777" w:rsidR="000B697B" w:rsidRPr="000B697B" w:rsidRDefault="000B697B" w:rsidP="000B697B">
      <w:pPr>
        <w:pStyle w:val="EndNoteBibliography"/>
        <w:spacing w:after="240"/>
        <w:rPr>
          <w:noProof/>
        </w:rPr>
      </w:pPr>
      <w:r w:rsidRPr="000B697B">
        <w:rPr>
          <w:noProof/>
        </w:rPr>
        <w:t>Naish KA, Park LK (2002) Linkage relationships for 35 new microsatellite loci in Chinook salmon Oncorhynchus tshawytscha.</w:t>
      </w:r>
    </w:p>
    <w:p w14:paraId="4D4C9D06" w14:textId="77777777" w:rsidR="000B697B" w:rsidRPr="000B697B" w:rsidRDefault="000B697B" w:rsidP="000B697B">
      <w:pPr>
        <w:pStyle w:val="EndNoteBibliography"/>
        <w:spacing w:after="240"/>
        <w:rPr>
          <w:noProof/>
        </w:rPr>
      </w:pPr>
      <w:r w:rsidRPr="000B697B">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00FD7A68" w14:textId="77777777" w:rsidR="000B697B" w:rsidRPr="000B697B" w:rsidRDefault="000B697B" w:rsidP="000B697B">
      <w:pPr>
        <w:pStyle w:val="EndNoteBibliography"/>
        <w:spacing w:after="240"/>
        <w:rPr>
          <w:noProof/>
        </w:rPr>
      </w:pPr>
      <w:r w:rsidRPr="000B697B">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1F3BB233" w14:textId="77777777" w:rsidR="000B697B" w:rsidRPr="000B697B" w:rsidRDefault="000B697B" w:rsidP="000B697B">
      <w:pPr>
        <w:pStyle w:val="EndNoteBibliography"/>
        <w:spacing w:after="240"/>
        <w:rPr>
          <w:noProof/>
        </w:rPr>
      </w:pPr>
      <w:r w:rsidRPr="000B697B">
        <w:rPr>
          <w:noProof/>
        </w:rPr>
        <w:t>NMFS (2019) 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w:t>
      </w:r>
    </w:p>
    <w:p w14:paraId="0AE7FA49" w14:textId="77777777" w:rsidR="000B697B" w:rsidRPr="000B697B" w:rsidRDefault="000B697B" w:rsidP="000B697B">
      <w:pPr>
        <w:pStyle w:val="EndNoteBibliography"/>
        <w:spacing w:after="240"/>
        <w:rPr>
          <w:noProof/>
        </w:rPr>
      </w:pPr>
      <w:r w:rsidRPr="000B697B">
        <w:rPr>
          <w:noProof/>
        </w:rPr>
        <w:lastRenderedPageBreak/>
        <w:t>O’Malley KG, Dayan DI, Fitzpatrick CK, Bohn S, Grenbemer GA (2022) Evaluating spring Chinook salmon releases above Detroit Dam and below Big Cliff Dam, on the North Santiam River, using genetic parentage analysis. US Army Corps of Engineers.</w:t>
      </w:r>
    </w:p>
    <w:p w14:paraId="2E9BEBCE" w14:textId="77777777" w:rsidR="000B697B" w:rsidRPr="000B697B" w:rsidRDefault="000B697B" w:rsidP="000B697B">
      <w:pPr>
        <w:pStyle w:val="EndNoteBibliography"/>
        <w:spacing w:after="240"/>
        <w:rPr>
          <w:noProof/>
        </w:rPr>
      </w:pPr>
      <w:r w:rsidRPr="000B697B">
        <w:rPr>
          <w:noProof/>
        </w:rPr>
        <w:t>Romer JD, Monzyk FR, Emig R, Friesen TA (2013) Juvenile salmonid outmigration monitoring at Willamette Valley Project reservoirs. Annual Report of Oregon Department of Fish and Wildlife (ODFW) to US Army Corps of Engineers, Portland, Oregon.</w:t>
      </w:r>
    </w:p>
    <w:p w14:paraId="23B72285" w14:textId="77777777" w:rsidR="000B697B" w:rsidRPr="000B697B" w:rsidRDefault="000B697B" w:rsidP="000B697B">
      <w:pPr>
        <w:pStyle w:val="EndNoteBibliography"/>
        <w:spacing w:after="240"/>
        <w:rPr>
          <w:noProof/>
        </w:rPr>
      </w:pPr>
      <w:r w:rsidRPr="000B697B">
        <w:rPr>
          <w:noProof/>
        </w:rPr>
        <w:t>Sard NM, Jacobson DP, Banks MA (2016a) Grandparentage assignments identify unexpected adfluvial life history tactic contributing offspring to a reintroduced population. Ecology and evolution, 6, 6773-6783.</w:t>
      </w:r>
    </w:p>
    <w:p w14:paraId="0FEB627C" w14:textId="77777777" w:rsidR="000B697B" w:rsidRPr="000B697B" w:rsidRDefault="000B697B" w:rsidP="000B697B">
      <w:pPr>
        <w:pStyle w:val="EndNoteBibliography"/>
        <w:spacing w:after="240"/>
        <w:rPr>
          <w:noProof/>
        </w:rPr>
      </w:pPr>
      <w:r w:rsidRPr="000B697B">
        <w:rPr>
          <w:noProof/>
        </w:rPr>
        <w:t>Sard NM, Johnson MA, Jacobson DP, Hogansen MJ, O'Malley KG, Banks MA (2016b) Genetic monitoring guides adaptive management of a migratory fish reintroduction program. Animal Conservation, 19, 570-577.</w:t>
      </w:r>
    </w:p>
    <w:p w14:paraId="3D10B335" w14:textId="77777777" w:rsidR="000B697B" w:rsidRPr="000B697B" w:rsidRDefault="000B697B" w:rsidP="000B697B">
      <w:pPr>
        <w:pStyle w:val="EndNoteBibliography"/>
        <w:spacing w:after="240"/>
        <w:rPr>
          <w:noProof/>
        </w:rPr>
      </w:pPr>
      <w:r w:rsidRPr="000B697B">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584C13B0" w14:textId="77777777" w:rsidR="000B697B" w:rsidRPr="000B697B" w:rsidRDefault="000B697B" w:rsidP="000B697B">
      <w:pPr>
        <w:pStyle w:val="EndNoteBibliography"/>
        <w:spacing w:after="240"/>
        <w:rPr>
          <w:noProof/>
        </w:rPr>
      </w:pPr>
      <w:r w:rsidRPr="000B697B">
        <w:rPr>
          <w:noProof/>
        </w:rPr>
        <w:t>Wang J (2018) Estimating genotyping errors from genotype and reconstructed pedigree data. Methods in Ecology and Evolution, 9, 109-120.</w:t>
      </w:r>
    </w:p>
    <w:p w14:paraId="7AE2E524" w14:textId="77777777" w:rsidR="000B697B" w:rsidRPr="000B697B" w:rsidRDefault="000B697B" w:rsidP="000B697B">
      <w:pPr>
        <w:pStyle w:val="EndNoteBibliography"/>
        <w:spacing w:after="240"/>
        <w:rPr>
          <w:noProof/>
        </w:rPr>
      </w:pPr>
      <w:r w:rsidRPr="000B697B">
        <w:rPr>
          <w:noProof/>
        </w:rPr>
        <w:t>Waples RS, Do C (2008) LDNE: a program for estimating effective population size from data on linkage disequilibrium. Molecular ecology resources, 8, 753-756.</w:t>
      </w:r>
    </w:p>
    <w:p w14:paraId="1AEA443A" w14:textId="77777777" w:rsidR="000B697B" w:rsidRPr="000B697B" w:rsidRDefault="000B697B" w:rsidP="000B697B">
      <w:pPr>
        <w:pStyle w:val="EndNoteBibliography"/>
        <w:spacing w:after="240"/>
        <w:rPr>
          <w:noProof/>
        </w:rPr>
      </w:pPr>
      <w:r w:rsidRPr="000B697B">
        <w:rPr>
          <w:noProof/>
        </w:rPr>
        <w:t>Williamson KS, Cordes JF, May B (2002) Characterization of microsatellite loci in Chinook salmon (Oncorhynchus tshawytscha) and cross‐species amplification in other salmonids. Molecular Ecology Notes, 2, 17-19.</w:t>
      </w:r>
    </w:p>
    <w:p w14:paraId="74DEF69E" w14:textId="77777777" w:rsidR="000B697B" w:rsidRPr="000B697B" w:rsidRDefault="000B697B" w:rsidP="000B697B">
      <w:pPr>
        <w:pStyle w:val="EndNoteBibliography"/>
        <w:rPr>
          <w:noProof/>
        </w:rPr>
      </w:pPr>
      <w:r w:rsidRPr="000B697B">
        <w:rPr>
          <w:noProof/>
        </w:rPr>
        <w:t>Zuur AF, Ieno EN, Walker NJ, Saveliev AA, Smith GM (2009) Mixed effects models and extensions in ecology with R. Springer.</w:t>
      </w:r>
    </w:p>
    <w:p w14:paraId="0D385F0D" w14:textId="28483326"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0"/>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B85F30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26C733AE"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7558DA">
      <w:pgSz w:w="12240" w:h="15840"/>
      <w:pgMar w:top="1440" w:right="1440" w:bottom="1440" w:left="144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C5E67" w14:textId="77777777" w:rsidR="00457550" w:rsidRDefault="00457550" w:rsidP="00F4375E">
      <w:r>
        <w:separator/>
      </w:r>
    </w:p>
  </w:endnote>
  <w:endnote w:type="continuationSeparator" w:id="0">
    <w:p w14:paraId="248FBCD8" w14:textId="77777777" w:rsidR="00457550" w:rsidRDefault="00457550" w:rsidP="00F4375E">
      <w:r>
        <w:continuationSeparator/>
      </w:r>
    </w:p>
  </w:endnote>
  <w:endnote w:type="continuationNotice" w:id="1">
    <w:p w14:paraId="44B97C2F" w14:textId="77777777" w:rsidR="00457550" w:rsidRDefault="004575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 w:name="Times">
    <w:altName w:val="﷽﷽﷽﷽﷽﷽뺭滧摸뫝ᲀᐧ怀"/>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BC2A1E" w:rsidRDefault="00BC2A1E"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BC2A1E" w:rsidRDefault="00BC2A1E"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BC2A1E" w:rsidRDefault="00BC2A1E"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BC2A1E" w:rsidRDefault="00BC2A1E"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BC2A1E" w:rsidRDefault="00BC2A1E"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BC2A1E" w:rsidRDefault="00BC2A1E"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29B21" w14:textId="77777777" w:rsidR="00457550" w:rsidRDefault="00457550" w:rsidP="00F4375E">
      <w:r>
        <w:separator/>
      </w:r>
    </w:p>
  </w:footnote>
  <w:footnote w:type="continuationSeparator" w:id="0">
    <w:p w14:paraId="1884CFAC" w14:textId="77777777" w:rsidR="00457550" w:rsidRDefault="00457550" w:rsidP="00F4375E">
      <w:r>
        <w:continuationSeparator/>
      </w:r>
    </w:p>
  </w:footnote>
  <w:footnote w:type="continuationNotice" w:id="1">
    <w:p w14:paraId="70C476CA" w14:textId="77777777" w:rsidR="00457550" w:rsidRDefault="004575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BC2A1E" w:rsidRPr="00935AE3" w:rsidRDefault="00BC2A1E">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12"/>
  </w:num>
  <w:num w:numId="5">
    <w:abstractNumId w:val="14"/>
  </w:num>
  <w:num w:numId="6">
    <w:abstractNumId w:val="11"/>
  </w:num>
  <w:num w:numId="7">
    <w:abstractNumId w:val="6"/>
  </w:num>
  <w:num w:numId="8">
    <w:abstractNumId w:val="4"/>
  </w:num>
  <w:num w:numId="9">
    <w:abstractNumId w:val="0"/>
  </w:num>
  <w:num w:numId="10">
    <w:abstractNumId w:val="8"/>
  </w:num>
  <w:num w:numId="11">
    <w:abstractNumId w:val="15"/>
  </w:num>
  <w:num w:numId="12">
    <w:abstractNumId w:val="2"/>
  </w:num>
  <w:num w:numId="13">
    <w:abstractNumId w:val="9"/>
  </w:num>
  <w:num w:numId="14">
    <w:abstractNumId w:val="13"/>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53DF"/>
    <w:rsid w:val="0003616B"/>
    <w:rsid w:val="00037BCB"/>
    <w:rsid w:val="00041311"/>
    <w:rsid w:val="0004259B"/>
    <w:rsid w:val="000455AE"/>
    <w:rsid w:val="0004730E"/>
    <w:rsid w:val="000539A7"/>
    <w:rsid w:val="00054265"/>
    <w:rsid w:val="00067F1B"/>
    <w:rsid w:val="00070FBD"/>
    <w:rsid w:val="0007174F"/>
    <w:rsid w:val="0007271E"/>
    <w:rsid w:val="0007479D"/>
    <w:rsid w:val="00075AD1"/>
    <w:rsid w:val="00075D78"/>
    <w:rsid w:val="00093025"/>
    <w:rsid w:val="00095F1B"/>
    <w:rsid w:val="0009633F"/>
    <w:rsid w:val="000A03E8"/>
    <w:rsid w:val="000A0CBD"/>
    <w:rsid w:val="000A1C89"/>
    <w:rsid w:val="000A1DDC"/>
    <w:rsid w:val="000A2DAF"/>
    <w:rsid w:val="000A3DA0"/>
    <w:rsid w:val="000A41BC"/>
    <w:rsid w:val="000A65AC"/>
    <w:rsid w:val="000A6649"/>
    <w:rsid w:val="000A67BD"/>
    <w:rsid w:val="000A7C20"/>
    <w:rsid w:val="000B4CED"/>
    <w:rsid w:val="000B5941"/>
    <w:rsid w:val="000B5E81"/>
    <w:rsid w:val="000B697B"/>
    <w:rsid w:val="000C136E"/>
    <w:rsid w:val="000D2829"/>
    <w:rsid w:val="000D4D4B"/>
    <w:rsid w:val="000D645F"/>
    <w:rsid w:val="000D6AF0"/>
    <w:rsid w:val="000E0DDB"/>
    <w:rsid w:val="000E20F1"/>
    <w:rsid w:val="000E2638"/>
    <w:rsid w:val="000E2AD0"/>
    <w:rsid w:val="000E4776"/>
    <w:rsid w:val="000E5DD2"/>
    <w:rsid w:val="000E6CDE"/>
    <w:rsid w:val="000F133F"/>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F68"/>
    <w:rsid w:val="0014653B"/>
    <w:rsid w:val="00152ADB"/>
    <w:rsid w:val="00153134"/>
    <w:rsid w:val="00153167"/>
    <w:rsid w:val="00153A94"/>
    <w:rsid w:val="0015428C"/>
    <w:rsid w:val="001552C3"/>
    <w:rsid w:val="001574F8"/>
    <w:rsid w:val="00161359"/>
    <w:rsid w:val="00161451"/>
    <w:rsid w:val="00162905"/>
    <w:rsid w:val="00163028"/>
    <w:rsid w:val="00164D7C"/>
    <w:rsid w:val="00165A2D"/>
    <w:rsid w:val="00165A45"/>
    <w:rsid w:val="00165E9C"/>
    <w:rsid w:val="0016763D"/>
    <w:rsid w:val="00171088"/>
    <w:rsid w:val="00176B57"/>
    <w:rsid w:val="00180609"/>
    <w:rsid w:val="0018163C"/>
    <w:rsid w:val="0018251A"/>
    <w:rsid w:val="0018281E"/>
    <w:rsid w:val="001876DC"/>
    <w:rsid w:val="00191156"/>
    <w:rsid w:val="00192EB1"/>
    <w:rsid w:val="001930BA"/>
    <w:rsid w:val="0019419C"/>
    <w:rsid w:val="001954E0"/>
    <w:rsid w:val="00196F2A"/>
    <w:rsid w:val="001A3153"/>
    <w:rsid w:val="001A7E0A"/>
    <w:rsid w:val="001B4514"/>
    <w:rsid w:val="001B4711"/>
    <w:rsid w:val="001C0357"/>
    <w:rsid w:val="001C0FB7"/>
    <w:rsid w:val="001C1598"/>
    <w:rsid w:val="001C1F44"/>
    <w:rsid w:val="001C4128"/>
    <w:rsid w:val="001C6C4D"/>
    <w:rsid w:val="001C724D"/>
    <w:rsid w:val="001C75AA"/>
    <w:rsid w:val="001D0CE5"/>
    <w:rsid w:val="001F7B0A"/>
    <w:rsid w:val="00203F86"/>
    <w:rsid w:val="00205258"/>
    <w:rsid w:val="00213089"/>
    <w:rsid w:val="00213091"/>
    <w:rsid w:val="0021359F"/>
    <w:rsid w:val="0021593D"/>
    <w:rsid w:val="00216690"/>
    <w:rsid w:val="00217924"/>
    <w:rsid w:val="00221155"/>
    <w:rsid w:val="002216F9"/>
    <w:rsid w:val="002234CD"/>
    <w:rsid w:val="00223702"/>
    <w:rsid w:val="00223E46"/>
    <w:rsid w:val="00226619"/>
    <w:rsid w:val="00227165"/>
    <w:rsid w:val="00227A30"/>
    <w:rsid w:val="0023110E"/>
    <w:rsid w:val="00231533"/>
    <w:rsid w:val="00233719"/>
    <w:rsid w:val="00235640"/>
    <w:rsid w:val="00236074"/>
    <w:rsid w:val="0023721B"/>
    <w:rsid w:val="002415CD"/>
    <w:rsid w:val="00242486"/>
    <w:rsid w:val="00243AC3"/>
    <w:rsid w:val="0024618C"/>
    <w:rsid w:val="00247D13"/>
    <w:rsid w:val="00253B31"/>
    <w:rsid w:val="002547A2"/>
    <w:rsid w:val="00254B4F"/>
    <w:rsid w:val="00254D5C"/>
    <w:rsid w:val="00257BE3"/>
    <w:rsid w:val="0026006C"/>
    <w:rsid w:val="002602F7"/>
    <w:rsid w:val="00260C0E"/>
    <w:rsid w:val="00262BF8"/>
    <w:rsid w:val="0026459B"/>
    <w:rsid w:val="00275133"/>
    <w:rsid w:val="00275BC0"/>
    <w:rsid w:val="00275E96"/>
    <w:rsid w:val="0027726B"/>
    <w:rsid w:val="00283372"/>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D067D"/>
    <w:rsid w:val="002D1525"/>
    <w:rsid w:val="002D41FB"/>
    <w:rsid w:val="002D5BB5"/>
    <w:rsid w:val="002D628B"/>
    <w:rsid w:val="002D7F3C"/>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5797"/>
    <w:rsid w:val="0033060C"/>
    <w:rsid w:val="00330A0F"/>
    <w:rsid w:val="003336B0"/>
    <w:rsid w:val="00342451"/>
    <w:rsid w:val="0034255E"/>
    <w:rsid w:val="003444E6"/>
    <w:rsid w:val="003500C2"/>
    <w:rsid w:val="00351BC1"/>
    <w:rsid w:val="00353BF3"/>
    <w:rsid w:val="00354312"/>
    <w:rsid w:val="003576F2"/>
    <w:rsid w:val="00361A32"/>
    <w:rsid w:val="00364EC9"/>
    <w:rsid w:val="0036597F"/>
    <w:rsid w:val="00366539"/>
    <w:rsid w:val="00366D7A"/>
    <w:rsid w:val="00373152"/>
    <w:rsid w:val="0037323E"/>
    <w:rsid w:val="003736AD"/>
    <w:rsid w:val="00373EBF"/>
    <w:rsid w:val="00374007"/>
    <w:rsid w:val="00374E16"/>
    <w:rsid w:val="0038227C"/>
    <w:rsid w:val="00382C7C"/>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25F7"/>
    <w:rsid w:val="003D3D49"/>
    <w:rsid w:val="003D67A9"/>
    <w:rsid w:val="003D77FB"/>
    <w:rsid w:val="003E00C6"/>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598A"/>
    <w:rsid w:val="0042646B"/>
    <w:rsid w:val="00427D7C"/>
    <w:rsid w:val="00431CE8"/>
    <w:rsid w:val="00432748"/>
    <w:rsid w:val="00433FE0"/>
    <w:rsid w:val="004359A4"/>
    <w:rsid w:val="004367D7"/>
    <w:rsid w:val="00440FD4"/>
    <w:rsid w:val="004445C8"/>
    <w:rsid w:val="0044510A"/>
    <w:rsid w:val="00450411"/>
    <w:rsid w:val="00455EEF"/>
    <w:rsid w:val="00457550"/>
    <w:rsid w:val="00457AFE"/>
    <w:rsid w:val="0046364B"/>
    <w:rsid w:val="00463744"/>
    <w:rsid w:val="004640B8"/>
    <w:rsid w:val="00466CE7"/>
    <w:rsid w:val="004674B9"/>
    <w:rsid w:val="004716F4"/>
    <w:rsid w:val="00472D50"/>
    <w:rsid w:val="00474686"/>
    <w:rsid w:val="00476E8E"/>
    <w:rsid w:val="00477332"/>
    <w:rsid w:val="0048051B"/>
    <w:rsid w:val="00480CF1"/>
    <w:rsid w:val="00481161"/>
    <w:rsid w:val="004816B1"/>
    <w:rsid w:val="00481EDA"/>
    <w:rsid w:val="00483928"/>
    <w:rsid w:val="004856A0"/>
    <w:rsid w:val="00491AB3"/>
    <w:rsid w:val="00492217"/>
    <w:rsid w:val="00495708"/>
    <w:rsid w:val="004A18E6"/>
    <w:rsid w:val="004A6BF6"/>
    <w:rsid w:val="004A7EB4"/>
    <w:rsid w:val="004B05F6"/>
    <w:rsid w:val="004B1E03"/>
    <w:rsid w:val="004B1E4A"/>
    <w:rsid w:val="004B1EF0"/>
    <w:rsid w:val="004C4794"/>
    <w:rsid w:val="004C6540"/>
    <w:rsid w:val="004C657D"/>
    <w:rsid w:val="004C7A87"/>
    <w:rsid w:val="004D21D3"/>
    <w:rsid w:val="004D2A60"/>
    <w:rsid w:val="004D2C50"/>
    <w:rsid w:val="004D3358"/>
    <w:rsid w:val="004D6384"/>
    <w:rsid w:val="004D65BF"/>
    <w:rsid w:val="004D7E55"/>
    <w:rsid w:val="004E0819"/>
    <w:rsid w:val="004E0EED"/>
    <w:rsid w:val="004E5267"/>
    <w:rsid w:val="004E734D"/>
    <w:rsid w:val="004E7876"/>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1282F"/>
    <w:rsid w:val="005147A0"/>
    <w:rsid w:val="005210FA"/>
    <w:rsid w:val="0052260E"/>
    <w:rsid w:val="00523916"/>
    <w:rsid w:val="00525ECC"/>
    <w:rsid w:val="00526817"/>
    <w:rsid w:val="00526E4C"/>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96B68"/>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1256"/>
    <w:rsid w:val="005D2D27"/>
    <w:rsid w:val="005D4051"/>
    <w:rsid w:val="005D4254"/>
    <w:rsid w:val="005D56C5"/>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DAC"/>
    <w:rsid w:val="005F60A2"/>
    <w:rsid w:val="006001FF"/>
    <w:rsid w:val="006006B7"/>
    <w:rsid w:val="00606370"/>
    <w:rsid w:val="00610DA6"/>
    <w:rsid w:val="00613457"/>
    <w:rsid w:val="00620509"/>
    <w:rsid w:val="00621E22"/>
    <w:rsid w:val="006224B0"/>
    <w:rsid w:val="00623002"/>
    <w:rsid w:val="00625E79"/>
    <w:rsid w:val="0063046E"/>
    <w:rsid w:val="00630C19"/>
    <w:rsid w:val="00631807"/>
    <w:rsid w:val="006407BF"/>
    <w:rsid w:val="00640EB6"/>
    <w:rsid w:val="00640F80"/>
    <w:rsid w:val="00641413"/>
    <w:rsid w:val="00645F87"/>
    <w:rsid w:val="00647F90"/>
    <w:rsid w:val="006540F6"/>
    <w:rsid w:val="0065541C"/>
    <w:rsid w:val="00655CB4"/>
    <w:rsid w:val="0065776A"/>
    <w:rsid w:val="006605AD"/>
    <w:rsid w:val="006628A0"/>
    <w:rsid w:val="006706ED"/>
    <w:rsid w:val="00675128"/>
    <w:rsid w:val="00675DD2"/>
    <w:rsid w:val="006761C7"/>
    <w:rsid w:val="00677B13"/>
    <w:rsid w:val="0068191D"/>
    <w:rsid w:val="006823BA"/>
    <w:rsid w:val="006838BF"/>
    <w:rsid w:val="00685FBD"/>
    <w:rsid w:val="00687430"/>
    <w:rsid w:val="0069085F"/>
    <w:rsid w:val="006959DB"/>
    <w:rsid w:val="006965BE"/>
    <w:rsid w:val="006A214B"/>
    <w:rsid w:val="006A43B2"/>
    <w:rsid w:val="006A449E"/>
    <w:rsid w:val="006B2622"/>
    <w:rsid w:val="006B2DED"/>
    <w:rsid w:val="006B458C"/>
    <w:rsid w:val="006C210F"/>
    <w:rsid w:val="006C605F"/>
    <w:rsid w:val="006C7A47"/>
    <w:rsid w:val="006D09CF"/>
    <w:rsid w:val="006D2397"/>
    <w:rsid w:val="006D45B5"/>
    <w:rsid w:val="006D5CC7"/>
    <w:rsid w:val="006D6142"/>
    <w:rsid w:val="006E21E8"/>
    <w:rsid w:val="006E3982"/>
    <w:rsid w:val="006E7497"/>
    <w:rsid w:val="006F0E92"/>
    <w:rsid w:val="006F0FFA"/>
    <w:rsid w:val="006F7A2B"/>
    <w:rsid w:val="007004FD"/>
    <w:rsid w:val="00700AF3"/>
    <w:rsid w:val="00701F1A"/>
    <w:rsid w:val="0070200E"/>
    <w:rsid w:val="00702BDA"/>
    <w:rsid w:val="00704616"/>
    <w:rsid w:val="00705739"/>
    <w:rsid w:val="0071050F"/>
    <w:rsid w:val="00710DB0"/>
    <w:rsid w:val="00711588"/>
    <w:rsid w:val="0071182D"/>
    <w:rsid w:val="00712404"/>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DA"/>
    <w:rsid w:val="007558EE"/>
    <w:rsid w:val="007579E9"/>
    <w:rsid w:val="007601B6"/>
    <w:rsid w:val="007611F6"/>
    <w:rsid w:val="00761E19"/>
    <w:rsid w:val="0076259D"/>
    <w:rsid w:val="007638A4"/>
    <w:rsid w:val="00763FF9"/>
    <w:rsid w:val="00765354"/>
    <w:rsid w:val="00765402"/>
    <w:rsid w:val="00773A76"/>
    <w:rsid w:val="00774A21"/>
    <w:rsid w:val="0078131B"/>
    <w:rsid w:val="0078196E"/>
    <w:rsid w:val="007851E7"/>
    <w:rsid w:val="00785D1E"/>
    <w:rsid w:val="00792A83"/>
    <w:rsid w:val="00796EB3"/>
    <w:rsid w:val="007A014D"/>
    <w:rsid w:val="007A0D87"/>
    <w:rsid w:val="007A0E65"/>
    <w:rsid w:val="007A1AD0"/>
    <w:rsid w:val="007A2276"/>
    <w:rsid w:val="007A2414"/>
    <w:rsid w:val="007A5A45"/>
    <w:rsid w:val="007A77A7"/>
    <w:rsid w:val="007B0A84"/>
    <w:rsid w:val="007B1890"/>
    <w:rsid w:val="007B19FA"/>
    <w:rsid w:val="007B4C6C"/>
    <w:rsid w:val="007B4D3E"/>
    <w:rsid w:val="007C1107"/>
    <w:rsid w:val="007C21D5"/>
    <w:rsid w:val="007C3C20"/>
    <w:rsid w:val="007C4335"/>
    <w:rsid w:val="007C45CA"/>
    <w:rsid w:val="007C49ED"/>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1FE6"/>
    <w:rsid w:val="00843565"/>
    <w:rsid w:val="008469FF"/>
    <w:rsid w:val="008471F2"/>
    <w:rsid w:val="008511CF"/>
    <w:rsid w:val="00853153"/>
    <w:rsid w:val="00853B1C"/>
    <w:rsid w:val="008546E7"/>
    <w:rsid w:val="00854FDB"/>
    <w:rsid w:val="00856FFB"/>
    <w:rsid w:val="008570EB"/>
    <w:rsid w:val="0085722A"/>
    <w:rsid w:val="00857741"/>
    <w:rsid w:val="00857780"/>
    <w:rsid w:val="00860242"/>
    <w:rsid w:val="0086241B"/>
    <w:rsid w:val="00866C97"/>
    <w:rsid w:val="00867C2B"/>
    <w:rsid w:val="00867D03"/>
    <w:rsid w:val="0087067D"/>
    <w:rsid w:val="00872E56"/>
    <w:rsid w:val="00873F0C"/>
    <w:rsid w:val="00876AD1"/>
    <w:rsid w:val="00876CA5"/>
    <w:rsid w:val="00877487"/>
    <w:rsid w:val="008817DE"/>
    <w:rsid w:val="00882739"/>
    <w:rsid w:val="008847A1"/>
    <w:rsid w:val="00891700"/>
    <w:rsid w:val="008920DB"/>
    <w:rsid w:val="00895C8E"/>
    <w:rsid w:val="00897CE9"/>
    <w:rsid w:val="008A10CA"/>
    <w:rsid w:val="008A40CC"/>
    <w:rsid w:val="008A4DE8"/>
    <w:rsid w:val="008A525A"/>
    <w:rsid w:val="008A5770"/>
    <w:rsid w:val="008B2ECB"/>
    <w:rsid w:val="008B374F"/>
    <w:rsid w:val="008B48C8"/>
    <w:rsid w:val="008C0238"/>
    <w:rsid w:val="008C0417"/>
    <w:rsid w:val="008C23FC"/>
    <w:rsid w:val="008C662F"/>
    <w:rsid w:val="008C74EA"/>
    <w:rsid w:val="008D42E4"/>
    <w:rsid w:val="008D47EB"/>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2074D"/>
    <w:rsid w:val="00923965"/>
    <w:rsid w:val="00923AD7"/>
    <w:rsid w:val="00924DFF"/>
    <w:rsid w:val="009268D1"/>
    <w:rsid w:val="009327AE"/>
    <w:rsid w:val="009331C4"/>
    <w:rsid w:val="00935AE3"/>
    <w:rsid w:val="00941B17"/>
    <w:rsid w:val="00942208"/>
    <w:rsid w:val="00944F2B"/>
    <w:rsid w:val="00947960"/>
    <w:rsid w:val="00952FC9"/>
    <w:rsid w:val="009561E7"/>
    <w:rsid w:val="009567D8"/>
    <w:rsid w:val="009570A4"/>
    <w:rsid w:val="0096558E"/>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195"/>
    <w:rsid w:val="009975A3"/>
    <w:rsid w:val="00997BBA"/>
    <w:rsid w:val="009A0B01"/>
    <w:rsid w:val="009A2A69"/>
    <w:rsid w:val="009A340C"/>
    <w:rsid w:val="009A43D8"/>
    <w:rsid w:val="009B1E99"/>
    <w:rsid w:val="009B2709"/>
    <w:rsid w:val="009B5814"/>
    <w:rsid w:val="009C3DE6"/>
    <w:rsid w:val="009C3E15"/>
    <w:rsid w:val="009C4015"/>
    <w:rsid w:val="009C5FFA"/>
    <w:rsid w:val="009D0411"/>
    <w:rsid w:val="009D15AE"/>
    <w:rsid w:val="009D5B66"/>
    <w:rsid w:val="009E05FE"/>
    <w:rsid w:val="009E0D57"/>
    <w:rsid w:val="009E19FA"/>
    <w:rsid w:val="009E28D1"/>
    <w:rsid w:val="009E3819"/>
    <w:rsid w:val="009E3A86"/>
    <w:rsid w:val="009E502A"/>
    <w:rsid w:val="009F1A5A"/>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4BC1"/>
    <w:rsid w:val="00A26EDC"/>
    <w:rsid w:val="00A276E8"/>
    <w:rsid w:val="00A27A15"/>
    <w:rsid w:val="00A323C1"/>
    <w:rsid w:val="00A33A3D"/>
    <w:rsid w:val="00A357CF"/>
    <w:rsid w:val="00A40627"/>
    <w:rsid w:val="00A41545"/>
    <w:rsid w:val="00A41BAD"/>
    <w:rsid w:val="00A45344"/>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4F"/>
    <w:rsid w:val="00AD3B92"/>
    <w:rsid w:val="00AD5274"/>
    <w:rsid w:val="00AD5AC1"/>
    <w:rsid w:val="00AD6AF1"/>
    <w:rsid w:val="00AD7092"/>
    <w:rsid w:val="00AE423F"/>
    <w:rsid w:val="00AE55B6"/>
    <w:rsid w:val="00AF1FE9"/>
    <w:rsid w:val="00AF3D23"/>
    <w:rsid w:val="00AF3F80"/>
    <w:rsid w:val="00AF57A9"/>
    <w:rsid w:val="00B00A8A"/>
    <w:rsid w:val="00B01C3C"/>
    <w:rsid w:val="00B02BE6"/>
    <w:rsid w:val="00B06BF2"/>
    <w:rsid w:val="00B10BC9"/>
    <w:rsid w:val="00B11A73"/>
    <w:rsid w:val="00B13265"/>
    <w:rsid w:val="00B134BB"/>
    <w:rsid w:val="00B13F3E"/>
    <w:rsid w:val="00B1409A"/>
    <w:rsid w:val="00B170E1"/>
    <w:rsid w:val="00B20065"/>
    <w:rsid w:val="00B20E51"/>
    <w:rsid w:val="00B2108F"/>
    <w:rsid w:val="00B2256C"/>
    <w:rsid w:val="00B22743"/>
    <w:rsid w:val="00B26F30"/>
    <w:rsid w:val="00B2752D"/>
    <w:rsid w:val="00B3104D"/>
    <w:rsid w:val="00B33440"/>
    <w:rsid w:val="00B356E9"/>
    <w:rsid w:val="00B36002"/>
    <w:rsid w:val="00B371C4"/>
    <w:rsid w:val="00B420EE"/>
    <w:rsid w:val="00B44224"/>
    <w:rsid w:val="00B47CCB"/>
    <w:rsid w:val="00B53230"/>
    <w:rsid w:val="00B543DD"/>
    <w:rsid w:val="00B54D09"/>
    <w:rsid w:val="00B60370"/>
    <w:rsid w:val="00B61F97"/>
    <w:rsid w:val="00B62D7A"/>
    <w:rsid w:val="00B713C6"/>
    <w:rsid w:val="00B72883"/>
    <w:rsid w:val="00B7497F"/>
    <w:rsid w:val="00B74F59"/>
    <w:rsid w:val="00B75CAB"/>
    <w:rsid w:val="00B800BA"/>
    <w:rsid w:val="00B83605"/>
    <w:rsid w:val="00B842FD"/>
    <w:rsid w:val="00B8490A"/>
    <w:rsid w:val="00B85424"/>
    <w:rsid w:val="00B8616D"/>
    <w:rsid w:val="00B90431"/>
    <w:rsid w:val="00B92690"/>
    <w:rsid w:val="00B92DA6"/>
    <w:rsid w:val="00B94ECE"/>
    <w:rsid w:val="00B94EDA"/>
    <w:rsid w:val="00B95D11"/>
    <w:rsid w:val="00B96263"/>
    <w:rsid w:val="00B96810"/>
    <w:rsid w:val="00BA09C4"/>
    <w:rsid w:val="00BA1443"/>
    <w:rsid w:val="00BA315A"/>
    <w:rsid w:val="00BA3C42"/>
    <w:rsid w:val="00BB0BDD"/>
    <w:rsid w:val="00BB15CC"/>
    <w:rsid w:val="00BB55F1"/>
    <w:rsid w:val="00BB6CE7"/>
    <w:rsid w:val="00BC2A1E"/>
    <w:rsid w:val="00BC3443"/>
    <w:rsid w:val="00BC3506"/>
    <w:rsid w:val="00BC609F"/>
    <w:rsid w:val="00BD3596"/>
    <w:rsid w:val="00BD3D59"/>
    <w:rsid w:val="00BD7C3F"/>
    <w:rsid w:val="00BE2449"/>
    <w:rsid w:val="00BE5147"/>
    <w:rsid w:val="00BE71C6"/>
    <w:rsid w:val="00BF46EF"/>
    <w:rsid w:val="00BF6E0D"/>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A82"/>
    <w:rsid w:val="00CB6614"/>
    <w:rsid w:val="00CC3F96"/>
    <w:rsid w:val="00CC6317"/>
    <w:rsid w:val="00CC6EB7"/>
    <w:rsid w:val="00CC70B7"/>
    <w:rsid w:val="00CC754A"/>
    <w:rsid w:val="00CD03AA"/>
    <w:rsid w:val="00CD0A75"/>
    <w:rsid w:val="00CD2D6C"/>
    <w:rsid w:val="00CD6806"/>
    <w:rsid w:val="00CE10D6"/>
    <w:rsid w:val="00CE4412"/>
    <w:rsid w:val="00CE63DF"/>
    <w:rsid w:val="00CF047D"/>
    <w:rsid w:val="00CF20A6"/>
    <w:rsid w:val="00CF44B7"/>
    <w:rsid w:val="00D00DAB"/>
    <w:rsid w:val="00D01DEC"/>
    <w:rsid w:val="00D103FD"/>
    <w:rsid w:val="00D1383A"/>
    <w:rsid w:val="00D1488E"/>
    <w:rsid w:val="00D17174"/>
    <w:rsid w:val="00D206B8"/>
    <w:rsid w:val="00D22DD3"/>
    <w:rsid w:val="00D3710E"/>
    <w:rsid w:val="00D4312B"/>
    <w:rsid w:val="00D46780"/>
    <w:rsid w:val="00D46CF1"/>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12367"/>
    <w:rsid w:val="00E140E8"/>
    <w:rsid w:val="00E1434C"/>
    <w:rsid w:val="00E14BA5"/>
    <w:rsid w:val="00E15E24"/>
    <w:rsid w:val="00E169DC"/>
    <w:rsid w:val="00E17E1D"/>
    <w:rsid w:val="00E2057E"/>
    <w:rsid w:val="00E2111A"/>
    <w:rsid w:val="00E22F70"/>
    <w:rsid w:val="00E24452"/>
    <w:rsid w:val="00E24995"/>
    <w:rsid w:val="00E34F5E"/>
    <w:rsid w:val="00E37857"/>
    <w:rsid w:val="00E42A4E"/>
    <w:rsid w:val="00E432FA"/>
    <w:rsid w:val="00E435A9"/>
    <w:rsid w:val="00E446C1"/>
    <w:rsid w:val="00E50738"/>
    <w:rsid w:val="00E511D3"/>
    <w:rsid w:val="00E51E14"/>
    <w:rsid w:val="00E53851"/>
    <w:rsid w:val="00E606D3"/>
    <w:rsid w:val="00E60979"/>
    <w:rsid w:val="00E6119F"/>
    <w:rsid w:val="00E6547C"/>
    <w:rsid w:val="00E747E3"/>
    <w:rsid w:val="00E753E7"/>
    <w:rsid w:val="00E75B1D"/>
    <w:rsid w:val="00E75FAE"/>
    <w:rsid w:val="00E805CD"/>
    <w:rsid w:val="00E806CB"/>
    <w:rsid w:val="00E81245"/>
    <w:rsid w:val="00E817D9"/>
    <w:rsid w:val="00E81A9C"/>
    <w:rsid w:val="00E86BBD"/>
    <w:rsid w:val="00E874CC"/>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21CF"/>
    <w:rsid w:val="00F022E5"/>
    <w:rsid w:val="00F028E2"/>
    <w:rsid w:val="00F02AF7"/>
    <w:rsid w:val="00F04EE7"/>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7A6D"/>
    <w:rsid w:val="00F413E1"/>
    <w:rsid w:val="00F421BC"/>
    <w:rsid w:val="00F4375E"/>
    <w:rsid w:val="00F4413B"/>
    <w:rsid w:val="00F44DBA"/>
    <w:rsid w:val="00F4748C"/>
    <w:rsid w:val="00F52DEF"/>
    <w:rsid w:val="00F55012"/>
    <w:rsid w:val="00F56D04"/>
    <w:rsid w:val="00F62545"/>
    <w:rsid w:val="00F635DF"/>
    <w:rsid w:val="00F64208"/>
    <w:rsid w:val="00F656C7"/>
    <w:rsid w:val="00F67D3B"/>
    <w:rsid w:val="00F73E57"/>
    <w:rsid w:val="00F73FE6"/>
    <w:rsid w:val="00F75C31"/>
    <w:rsid w:val="00F77254"/>
    <w:rsid w:val="00F82BE6"/>
    <w:rsid w:val="00F84A30"/>
    <w:rsid w:val="00F8630C"/>
    <w:rsid w:val="00F93BDF"/>
    <w:rsid w:val="00F9443D"/>
    <w:rsid w:val="00F9449A"/>
    <w:rsid w:val="00F96472"/>
    <w:rsid w:val="00F96547"/>
    <w:rsid w:val="00F97988"/>
    <w:rsid w:val="00FA7C05"/>
    <w:rsid w:val="00FB2C22"/>
    <w:rsid w:val="00FB2FB1"/>
    <w:rsid w:val="00FB3952"/>
    <w:rsid w:val="00FB46DE"/>
    <w:rsid w:val="00FB4C06"/>
    <w:rsid w:val="00FB5A9F"/>
    <w:rsid w:val="00FB6D5E"/>
    <w:rsid w:val="00FC15AA"/>
    <w:rsid w:val="00FC46C2"/>
    <w:rsid w:val="00FD1AEC"/>
    <w:rsid w:val="00FD3720"/>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4</Pages>
  <Words>17589</Words>
  <Characters>100258</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3</cp:revision>
  <cp:lastPrinted>2022-12-23T00:37:00Z</cp:lastPrinted>
  <dcterms:created xsi:type="dcterms:W3CDTF">2022-12-23T01:24:00Z</dcterms:created>
  <dcterms:modified xsi:type="dcterms:W3CDTF">2022-12-23T01:31:00Z</dcterms:modified>
</cp:coreProperties>
</file>